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74275AD6" w:rsidR="00376095" w:rsidRPr="00776894" w:rsidRDefault="00376095" w:rsidP="00771050">
          <w:pPr>
            <w:spacing w:after="128" w:line="240" w:lineRule="auto"/>
            <w:jc w:val="center"/>
            <w:rPr>
              <w:rFonts w:cs="Times New Roman"/>
              <w:b/>
              <w:bCs/>
              <w:sz w:val="44"/>
              <w:szCs w:val="44"/>
            </w:rPr>
          </w:pPr>
          <w:commentRangeStart w:id="0"/>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 xml:space="preserve">verfahren </w:t>
          </w:r>
          <w:commentRangeEnd w:id="0"/>
          <w:r w:rsidR="001966DC">
            <w:rPr>
              <w:rStyle w:val="Kommentarzeichen"/>
            </w:rPr>
            <w:commentReference w:id="0"/>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2634A169"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1F980F99" w14:textId="335A0B87"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lastRenderedPageBreak/>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1FA6F51A"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proofErr w:type="gramStart"/>
          <w:r w:rsidR="00CA3282">
            <w:rPr>
              <w:rFonts w:cs="Times New Roman"/>
              <w:szCs w:val="24"/>
            </w:rPr>
            <w:t>XX</w:t>
          </w:r>
          <w:r w:rsidRPr="00F8389F">
            <w:rPr>
              <w:rFonts w:cs="Times New Roman"/>
              <w:szCs w:val="24"/>
            </w:rPr>
            <w:t xml:space="preserve"> </w:t>
          </w:r>
          <w:r w:rsidR="00CA3282">
            <w:rPr>
              <w:rFonts w:cs="Times New Roman"/>
              <w:szCs w:val="24"/>
            </w:rPr>
            <w:t>.XX</w:t>
          </w:r>
          <w:proofErr w:type="gramEnd"/>
          <w:r w:rsidRPr="00F8389F">
            <w:rPr>
              <w:rFonts w:cs="Times New Roman"/>
              <w:szCs w:val="24"/>
            </w:rPr>
            <w:t xml:space="preserve"> 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1"/>
          <w:r>
            <w:rPr>
              <w:rFonts w:cs="Times New Roman"/>
            </w:rPr>
            <w:t>Erstgutachter</w:t>
          </w:r>
          <w:commentRangeEnd w:id="1"/>
          <w:r w:rsidR="00A367D6">
            <w:rPr>
              <w:rStyle w:val="Kommentarzeichen"/>
            </w:rPr>
            <w:commentReference w:id="1"/>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2" w:name="_Toc64823196"/>
          <w:bookmarkStart w:id="3" w:name="_Toc65548722"/>
          <w:r w:rsidRPr="00C1498D">
            <w:lastRenderedPageBreak/>
            <w:t>Abstract</w:t>
          </w:r>
          <w:bookmarkEnd w:id="2"/>
          <w:bookmarkEnd w:id="3"/>
        </w:p>
        <w:p w14:paraId="28F16871" w14:textId="1105F161" w:rsidR="002355F0" w:rsidRDefault="00322727" w:rsidP="00322727">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consetetur</w:t>
          </w:r>
          <w:proofErr w:type="spellEnd"/>
          <w:r w:rsidRPr="00C373C9">
            <w:t xml:space="preserve"> </w:t>
          </w:r>
          <w:proofErr w:type="spellStart"/>
          <w:r w:rsidRPr="00C373C9">
            <w:t>sadipscing</w:t>
          </w:r>
          <w:proofErr w:type="spellEnd"/>
          <w:r w:rsidRPr="00C373C9">
            <w:t xml:space="preserve"> </w:t>
          </w:r>
          <w:proofErr w:type="spellStart"/>
          <w:r w:rsidRPr="00C373C9">
            <w:t>elitr</w:t>
          </w:r>
          <w:proofErr w:type="spellEnd"/>
          <w:r w:rsidRPr="00C373C9">
            <w:t xml:space="preserve">, sed </w:t>
          </w:r>
          <w:proofErr w:type="spellStart"/>
          <w:r w:rsidRPr="00C373C9">
            <w:t>diam</w:t>
          </w:r>
          <w:proofErr w:type="spellEnd"/>
          <w:r w:rsidRPr="00C373C9">
            <w:t xml:space="preserve"> </w:t>
          </w:r>
          <w:proofErr w:type="spellStart"/>
          <w:r w:rsidRPr="00C373C9">
            <w:t>nonumy</w:t>
          </w:r>
          <w:proofErr w:type="spellEnd"/>
          <w:r w:rsidRPr="00C373C9">
            <w:t xml:space="preserve"> </w:t>
          </w:r>
          <w:proofErr w:type="spellStart"/>
          <w:r w:rsidRPr="00C373C9">
            <w:t>eirmod</w:t>
          </w:r>
          <w:proofErr w:type="spellEnd"/>
          <w:r w:rsidRPr="00C373C9">
            <w:t xml:space="preserve"> </w:t>
          </w:r>
          <w:proofErr w:type="spellStart"/>
          <w:r w:rsidRPr="00C373C9">
            <w:t>tempor</w:t>
          </w:r>
          <w:proofErr w:type="spellEnd"/>
          <w:r w:rsidRPr="00C373C9">
            <w:t xml:space="preserve"> </w:t>
          </w:r>
          <w:proofErr w:type="spellStart"/>
          <w:r w:rsidRPr="00C373C9">
            <w:t>invidunt</w:t>
          </w:r>
          <w:proofErr w:type="spellEnd"/>
          <w:r w:rsidRPr="00C373C9">
            <w:t xml:space="preserve"> </w:t>
          </w:r>
          <w:proofErr w:type="spellStart"/>
          <w:r w:rsidRPr="00C373C9">
            <w:t>ut</w:t>
          </w:r>
          <w:proofErr w:type="spellEnd"/>
          <w:r w:rsidRPr="00C373C9">
            <w:t xml:space="preserve"> </w:t>
          </w:r>
          <w:proofErr w:type="spellStart"/>
          <w:r w:rsidRPr="00C373C9">
            <w:t>labore</w:t>
          </w:r>
          <w:proofErr w:type="spellEnd"/>
          <w:r w:rsidRPr="00C373C9">
            <w:t xml:space="preserve"> et </w:t>
          </w:r>
          <w:proofErr w:type="spellStart"/>
          <w:r w:rsidRPr="00C373C9">
            <w:t>dolore</w:t>
          </w:r>
          <w:proofErr w:type="spellEnd"/>
          <w:r w:rsidRPr="00C373C9">
            <w:t xml:space="preserve"> magna </w:t>
          </w:r>
          <w:proofErr w:type="spellStart"/>
          <w:r w:rsidRPr="00C373C9">
            <w:t>aliquyam</w:t>
          </w:r>
          <w:proofErr w:type="spellEnd"/>
          <w:r w:rsidRPr="00C373C9">
            <w:t xml:space="preserve"> erat, sed </w:t>
          </w:r>
          <w:proofErr w:type="spellStart"/>
          <w:r w:rsidRPr="00C373C9">
            <w:t>diam</w:t>
          </w:r>
          <w:proofErr w:type="spellEnd"/>
          <w:r w:rsidRPr="00C373C9">
            <w:t xml:space="preserve"> </w:t>
          </w:r>
          <w:proofErr w:type="spellStart"/>
          <w:r w:rsidRPr="00C373C9">
            <w:t>voluptua</w:t>
          </w:r>
          <w:proofErr w:type="spellEnd"/>
          <w:r w:rsidRPr="00C373C9">
            <w:t xml:space="preserve">. At </w:t>
          </w:r>
          <w:proofErr w:type="spellStart"/>
          <w:r w:rsidRPr="00C373C9">
            <w:t>vero</w:t>
          </w:r>
          <w:proofErr w:type="spellEnd"/>
          <w:r w:rsidRPr="00C373C9">
            <w:t xml:space="preserve"> </w:t>
          </w:r>
          <w:proofErr w:type="spellStart"/>
          <w:r w:rsidRPr="00C373C9">
            <w:t>eos</w:t>
          </w:r>
          <w:proofErr w:type="spellEnd"/>
          <w:r w:rsidRPr="00C373C9">
            <w:t xml:space="preserve"> et </w:t>
          </w:r>
          <w:proofErr w:type="spellStart"/>
          <w:r w:rsidRPr="00C373C9">
            <w:t>accusam</w:t>
          </w:r>
          <w:proofErr w:type="spellEnd"/>
          <w:r w:rsidRPr="00C373C9">
            <w:t xml:space="preserve"> et </w:t>
          </w:r>
          <w:proofErr w:type="spellStart"/>
          <w:r w:rsidRPr="00C373C9">
            <w:t>justo</w:t>
          </w:r>
          <w:proofErr w:type="spellEnd"/>
          <w:r w:rsidRPr="00C373C9">
            <w:t xml:space="preserve"> </w:t>
          </w:r>
          <w:proofErr w:type="spellStart"/>
          <w:r w:rsidRPr="00C373C9">
            <w:t>duo</w:t>
          </w:r>
          <w:proofErr w:type="spellEnd"/>
          <w:r w:rsidRPr="00C373C9">
            <w:t xml:space="preserve"> </w:t>
          </w:r>
          <w:proofErr w:type="spellStart"/>
          <w:r w:rsidRPr="00C373C9">
            <w:t>dolores</w:t>
          </w:r>
          <w:proofErr w:type="spellEnd"/>
          <w:r w:rsidRPr="00C373C9">
            <w:t xml:space="preserve"> et </w:t>
          </w:r>
          <w:proofErr w:type="spellStart"/>
          <w:r w:rsidRPr="00C373C9">
            <w:t>ea</w:t>
          </w:r>
          <w:proofErr w:type="spellEnd"/>
          <w:r w:rsidRPr="00C373C9">
            <w:t xml:space="preserve"> </w:t>
          </w:r>
          <w:proofErr w:type="spellStart"/>
          <w:r w:rsidRPr="00C373C9">
            <w:t>rebum</w:t>
          </w:r>
          <w:proofErr w:type="spellEnd"/>
          <w:r w:rsidRPr="00C373C9">
            <w:t xml:space="preserve">. Stet </w:t>
          </w:r>
          <w:proofErr w:type="spellStart"/>
          <w:r w:rsidRPr="00C373C9">
            <w:t>clita</w:t>
          </w:r>
          <w:proofErr w:type="spellEnd"/>
          <w:r w:rsidRPr="00C373C9">
            <w:t xml:space="preserve"> </w:t>
          </w:r>
          <w:proofErr w:type="spellStart"/>
          <w:r w:rsidRPr="00C373C9">
            <w:t>kasd</w:t>
          </w:r>
          <w:proofErr w:type="spellEnd"/>
          <w:r w:rsidRPr="00C373C9">
            <w:t xml:space="preserve"> </w:t>
          </w:r>
          <w:proofErr w:type="spellStart"/>
          <w:r w:rsidRPr="00C373C9">
            <w:t>gubergren</w:t>
          </w:r>
          <w:proofErr w:type="spellEnd"/>
          <w:r w:rsidRPr="00C373C9">
            <w:t xml:space="preserve">, </w:t>
          </w:r>
          <w:proofErr w:type="spellStart"/>
          <w:r w:rsidRPr="00C373C9">
            <w:t>no</w:t>
          </w:r>
          <w:proofErr w:type="spellEnd"/>
          <w:r w:rsidRPr="00C373C9">
            <w:t xml:space="preserve"> </w:t>
          </w:r>
          <w:proofErr w:type="spellStart"/>
          <w:r w:rsidRPr="00C373C9">
            <w:t>sea</w:t>
          </w:r>
          <w:proofErr w:type="spellEnd"/>
          <w:r w:rsidRPr="00C373C9">
            <w:t xml:space="preserve"> </w:t>
          </w:r>
          <w:proofErr w:type="spellStart"/>
          <w:r w:rsidRPr="00C373C9">
            <w:t>takimata</w:t>
          </w:r>
          <w:proofErr w:type="spellEnd"/>
          <w:r w:rsidRPr="00C373C9">
            <w:t xml:space="preserve"> sanctus </w:t>
          </w:r>
          <w:proofErr w:type="spellStart"/>
          <w:r w:rsidRPr="00C373C9">
            <w:t>es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consetetur</w:t>
          </w:r>
          <w:proofErr w:type="spellEnd"/>
          <w:r w:rsidRPr="00C373C9">
            <w:t xml:space="preserve"> </w:t>
          </w:r>
          <w:proofErr w:type="spellStart"/>
          <w:r w:rsidRPr="00C373C9">
            <w:t>sadipscing</w:t>
          </w:r>
          <w:proofErr w:type="spellEnd"/>
          <w:r w:rsidRPr="00C373C9">
            <w:t xml:space="preserve"> </w:t>
          </w:r>
          <w:proofErr w:type="spellStart"/>
          <w:r w:rsidRPr="00C373C9">
            <w:t>elitr</w:t>
          </w:r>
          <w:proofErr w:type="spellEnd"/>
          <w:r w:rsidRPr="00C373C9">
            <w:t xml:space="preserve">, sed </w:t>
          </w:r>
          <w:proofErr w:type="spellStart"/>
          <w:r w:rsidRPr="00C373C9">
            <w:t>diam</w:t>
          </w:r>
          <w:proofErr w:type="spellEnd"/>
          <w:r w:rsidRPr="00C373C9">
            <w:t xml:space="preserve"> </w:t>
          </w:r>
          <w:proofErr w:type="spellStart"/>
          <w:r w:rsidRPr="00C373C9">
            <w:t>nonumy</w:t>
          </w:r>
          <w:proofErr w:type="spellEnd"/>
          <w:r w:rsidRPr="00C373C9">
            <w:t xml:space="preserve"> </w:t>
          </w:r>
          <w:proofErr w:type="spellStart"/>
          <w:r w:rsidRPr="00C373C9">
            <w:t>eirmod</w:t>
          </w:r>
          <w:proofErr w:type="spellEnd"/>
          <w:r w:rsidRPr="00C373C9">
            <w:t xml:space="preserve"> </w:t>
          </w:r>
          <w:proofErr w:type="spellStart"/>
          <w:r w:rsidRPr="00C373C9">
            <w:t>tempor</w:t>
          </w:r>
          <w:proofErr w:type="spellEnd"/>
          <w:r w:rsidRPr="00C373C9">
            <w:t xml:space="preserve"> </w:t>
          </w:r>
          <w:proofErr w:type="spellStart"/>
          <w:r w:rsidRPr="00C373C9">
            <w:t>invidunt</w:t>
          </w:r>
          <w:proofErr w:type="spellEnd"/>
          <w:r w:rsidRPr="00C373C9">
            <w:t xml:space="preserve"> </w:t>
          </w:r>
          <w:proofErr w:type="spellStart"/>
          <w:r w:rsidRPr="00C373C9">
            <w:t>ut</w:t>
          </w:r>
          <w:proofErr w:type="spellEnd"/>
          <w:r w:rsidRPr="00C373C9">
            <w:t xml:space="preserve"> </w:t>
          </w:r>
          <w:proofErr w:type="spellStart"/>
          <w:r w:rsidRPr="00C373C9">
            <w:t>labore</w:t>
          </w:r>
          <w:proofErr w:type="spellEnd"/>
          <w:r w:rsidRPr="00C373C9">
            <w:t xml:space="preserve"> et </w:t>
          </w:r>
          <w:proofErr w:type="spellStart"/>
          <w:r w:rsidRPr="00C373C9">
            <w:t>dolore</w:t>
          </w:r>
          <w:proofErr w:type="spellEnd"/>
          <w:r w:rsidRPr="00C373C9">
            <w:t xml:space="preserve"> magna </w:t>
          </w:r>
          <w:proofErr w:type="spellStart"/>
          <w:r w:rsidRPr="00C373C9">
            <w:t>aliquyam</w:t>
          </w:r>
          <w:proofErr w:type="spellEnd"/>
          <w:r w:rsidRPr="00C373C9">
            <w:t xml:space="preserve"> erat, sed </w:t>
          </w:r>
          <w:proofErr w:type="spellStart"/>
          <w:r w:rsidRPr="00C373C9">
            <w:t>diam</w:t>
          </w:r>
          <w:proofErr w:type="spellEnd"/>
          <w:r w:rsidRPr="00C373C9">
            <w:t xml:space="preserve"> </w:t>
          </w:r>
          <w:proofErr w:type="spellStart"/>
          <w:r w:rsidRPr="00C373C9">
            <w:t>voluptua</w:t>
          </w:r>
          <w:proofErr w:type="spellEnd"/>
          <w:r w:rsidRPr="00C373C9">
            <w:t xml:space="preserve">. At </w:t>
          </w:r>
          <w:proofErr w:type="spellStart"/>
          <w:r w:rsidRPr="00C373C9">
            <w:t>vero</w:t>
          </w:r>
          <w:proofErr w:type="spellEnd"/>
          <w:r w:rsidRPr="00C373C9">
            <w:t xml:space="preserve"> </w:t>
          </w:r>
          <w:proofErr w:type="spellStart"/>
          <w:r w:rsidRPr="00C373C9">
            <w:t>eos</w:t>
          </w:r>
          <w:proofErr w:type="spellEnd"/>
          <w:r w:rsidRPr="00C373C9">
            <w:t xml:space="preserve"> et </w:t>
          </w:r>
          <w:proofErr w:type="spellStart"/>
          <w:r w:rsidRPr="00C373C9">
            <w:t>accusam</w:t>
          </w:r>
          <w:proofErr w:type="spellEnd"/>
          <w:r w:rsidRPr="00C373C9">
            <w:t xml:space="preserve"> et </w:t>
          </w:r>
          <w:proofErr w:type="spellStart"/>
          <w:r w:rsidRPr="00C373C9">
            <w:t>justo</w:t>
          </w:r>
          <w:proofErr w:type="spellEnd"/>
          <w:r w:rsidRPr="00C373C9">
            <w:t xml:space="preserve"> </w:t>
          </w:r>
          <w:proofErr w:type="spellStart"/>
          <w:r w:rsidRPr="00C373C9">
            <w:t>duo</w:t>
          </w:r>
          <w:proofErr w:type="spellEnd"/>
          <w:r w:rsidRPr="00C373C9">
            <w:t xml:space="preserve"> </w:t>
          </w:r>
          <w:proofErr w:type="spellStart"/>
          <w:r w:rsidRPr="00C373C9">
            <w:t>dolores</w:t>
          </w:r>
          <w:proofErr w:type="spellEnd"/>
          <w:r w:rsidRPr="00C373C9">
            <w:t xml:space="preserve"> et </w:t>
          </w:r>
          <w:proofErr w:type="spellStart"/>
          <w:r w:rsidRPr="00C373C9">
            <w:t>ea</w:t>
          </w:r>
          <w:proofErr w:type="spellEnd"/>
          <w:r w:rsidRPr="00C373C9">
            <w:t xml:space="preserve"> </w:t>
          </w:r>
          <w:proofErr w:type="spellStart"/>
          <w:r w:rsidRPr="00C373C9">
            <w:t>rebum</w:t>
          </w:r>
          <w:proofErr w:type="spellEnd"/>
          <w:r w:rsidRPr="00C373C9">
            <w:t xml:space="preserve">. Stet </w:t>
          </w:r>
          <w:proofErr w:type="spellStart"/>
          <w:r w:rsidRPr="00C373C9">
            <w:t>clita</w:t>
          </w:r>
          <w:proofErr w:type="spellEnd"/>
          <w:r w:rsidRPr="00C373C9">
            <w:t xml:space="preserve"> </w:t>
          </w:r>
          <w:proofErr w:type="spellStart"/>
          <w:r w:rsidRPr="00C373C9">
            <w:t>kasd</w:t>
          </w:r>
          <w:proofErr w:type="spellEnd"/>
          <w:r w:rsidRPr="00C373C9">
            <w:t xml:space="preserve"> </w:t>
          </w:r>
          <w:proofErr w:type="spellStart"/>
          <w:r w:rsidRPr="00C373C9">
            <w:t>gubergren</w:t>
          </w:r>
          <w:proofErr w:type="spellEnd"/>
          <w:r w:rsidRPr="00C373C9">
            <w:t xml:space="preserve">, </w:t>
          </w:r>
          <w:proofErr w:type="spellStart"/>
          <w:r w:rsidRPr="00C373C9">
            <w:t>no</w:t>
          </w:r>
          <w:proofErr w:type="spellEnd"/>
          <w:r w:rsidRPr="00C373C9">
            <w:t xml:space="preserve"> </w:t>
          </w:r>
          <w:proofErr w:type="spellStart"/>
          <w:r w:rsidRPr="00C373C9">
            <w:t>sea</w:t>
          </w:r>
          <w:proofErr w:type="spellEnd"/>
          <w:r w:rsidRPr="00C373C9">
            <w:t xml:space="preserve"> </w:t>
          </w:r>
          <w:proofErr w:type="spellStart"/>
          <w:r w:rsidRPr="00C373C9">
            <w:t>takimata</w:t>
          </w:r>
          <w:proofErr w:type="spellEnd"/>
          <w:r w:rsidRPr="00C373C9">
            <w:t xml:space="preserve"> sanctus </w:t>
          </w:r>
          <w:proofErr w:type="spellStart"/>
          <w:r w:rsidRPr="00C373C9">
            <w:t>es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w:t>
          </w:r>
        </w:p>
        <w:p w14:paraId="2C09C2D2" w14:textId="0FE6CCEF" w:rsidR="002355F0" w:rsidRDefault="002355F0">
          <w:pPr>
            <w:spacing w:after="160" w:line="259" w:lineRule="auto"/>
            <w:jc w:val="left"/>
          </w:pPr>
          <w:r>
            <w:br w:type="page"/>
          </w:r>
        </w:p>
        <w:p w14:paraId="242D9A4D" w14:textId="6872E66F" w:rsidR="00AC6BD1" w:rsidRPr="00044227" w:rsidRDefault="00AC6BD1" w:rsidP="00187A5B">
          <w:pPr>
            <w:pStyle w:val="berschrift1"/>
            <w:numPr>
              <w:ilvl w:val="0"/>
              <w:numId w:val="0"/>
            </w:numPr>
            <w:ind w:left="432"/>
            <w:rPr>
              <w:rStyle w:val="berschrift1Zchn"/>
            </w:rPr>
          </w:pPr>
          <w:bookmarkStart w:id="4" w:name="_Toc64819904"/>
          <w:bookmarkStart w:id="5" w:name="_Toc65548723"/>
          <w:r w:rsidRPr="00044227">
            <w:rPr>
              <w:rStyle w:val="berschrift1Zchn"/>
            </w:rPr>
            <w:lastRenderedPageBreak/>
            <w:t>Inhaltsverzeichnis</w:t>
          </w:r>
          <w:bookmarkEnd w:id="4"/>
          <w:bookmarkEnd w:id="5"/>
        </w:p>
        <w:sdt>
          <w:sdtPr>
            <w:id w:val="351846950"/>
            <w:docPartObj>
              <w:docPartGallery w:val="Table of Contents"/>
              <w:docPartUnique/>
            </w:docPartObj>
          </w:sdtPr>
          <w:sdtEndPr>
            <w:rPr>
              <w:b/>
              <w:bCs/>
            </w:rPr>
          </w:sdtEndPr>
          <w:sdtContent>
            <w:p w14:paraId="39547AEE" w14:textId="1801A31A" w:rsidR="005D12BC" w:rsidRDefault="008A15C7">
              <w:pPr>
                <w:pStyle w:val="Verzeichnis1"/>
                <w:rPr>
                  <w:rFonts w:asciiTheme="minorHAnsi" w:eastAsiaTheme="minorEastAsia" w:hAnsiTheme="minorHAnsi"/>
                  <w:noProof/>
                  <w:lang w:eastAsia="de-DE"/>
                </w:rPr>
              </w:pPr>
              <w:r>
                <w:fldChar w:fldCharType="begin"/>
              </w:r>
              <w:r>
                <w:instrText xml:space="preserve"> TOC \o "1-3" \h \z \u </w:instrText>
              </w:r>
              <w:r>
                <w:fldChar w:fldCharType="separate"/>
              </w:r>
              <w:hyperlink w:anchor="_Toc65548722" w:history="1">
                <w:r w:rsidR="005D12BC" w:rsidRPr="00891AD0">
                  <w:rPr>
                    <w:rStyle w:val="Hyperlink"/>
                    <w:noProof/>
                  </w:rPr>
                  <w:t>Abstract</w:t>
                </w:r>
                <w:r w:rsidR="005D12BC">
                  <w:rPr>
                    <w:noProof/>
                    <w:webHidden/>
                  </w:rPr>
                  <w:tab/>
                </w:r>
                <w:r w:rsidR="005D12BC">
                  <w:rPr>
                    <w:noProof/>
                    <w:webHidden/>
                  </w:rPr>
                  <w:fldChar w:fldCharType="begin"/>
                </w:r>
                <w:r w:rsidR="005D12BC">
                  <w:rPr>
                    <w:noProof/>
                    <w:webHidden/>
                  </w:rPr>
                  <w:instrText xml:space="preserve"> PAGEREF _Toc65548722 \h </w:instrText>
                </w:r>
                <w:r w:rsidR="005D12BC">
                  <w:rPr>
                    <w:noProof/>
                    <w:webHidden/>
                  </w:rPr>
                </w:r>
                <w:r w:rsidR="005D12BC">
                  <w:rPr>
                    <w:noProof/>
                    <w:webHidden/>
                  </w:rPr>
                  <w:fldChar w:fldCharType="separate"/>
                </w:r>
                <w:r w:rsidR="005D12BC">
                  <w:rPr>
                    <w:noProof/>
                    <w:webHidden/>
                  </w:rPr>
                  <w:t>i</w:t>
                </w:r>
                <w:r w:rsidR="005D12BC">
                  <w:rPr>
                    <w:noProof/>
                    <w:webHidden/>
                  </w:rPr>
                  <w:fldChar w:fldCharType="end"/>
                </w:r>
              </w:hyperlink>
            </w:p>
            <w:p w14:paraId="78FCD686" w14:textId="3AE0A1E4" w:rsidR="005D12BC" w:rsidRDefault="005D7955">
              <w:pPr>
                <w:pStyle w:val="Verzeichnis1"/>
                <w:rPr>
                  <w:rFonts w:asciiTheme="minorHAnsi" w:eastAsiaTheme="minorEastAsia" w:hAnsiTheme="minorHAnsi"/>
                  <w:noProof/>
                  <w:lang w:eastAsia="de-DE"/>
                </w:rPr>
              </w:pPr>
              <w:hyperlink w:anchor="_Toc65548723" w:history="1">
                <w:r w:rsidR="005D12BC" w:rsidRPr="00891AD0">
                  <w:rPr>
                    <w:rStyle w:val="Hyperlink"/>
                    <w:noProof/>
                  </w:rPr>
                  <w:t>Inhaltsverzeichnis</w:t>
                </w:r>
                <w:r w:rsidR="005D12BC">
                  <w:rPr>
                    <w:noProof/>
                    <w:webHidden/>
                  </w:rPr>
                  <w:tab/>
                </w:r>
                <w:r w:rsidR="005D12BC">
                  <w:rPr>
                    <w:noProof/>
                    <w:webHidden/>
                  </w:rPr>
                  <w:fldChar w:fldCharType="begin"/>
                </w:r>
                <w:r w:rsidR="005D12BC">
                  <w:rPr>
                    <w:noProof/>
                    <w:webHidden/>
                  </w:rPr>
                  <w:instrText xml:space="preserve"> PAGEREF _Toc65548723 \h </w:instrText>
                </w:r>
                <w:r w:rsidR="005D12BC">
                  <w:rPr>
                    <w:noProof/>
                    <w:webHidden/>
                  </w:rPr>
                </w:r>
                <w:r w:rsidR="005D12BC">
                  <w:rPr>
                    <w:noProof/>
                    <w:webHidden/>
                  </w:rPr>
                  <w:fldChar w:fldCharType="separate"/>
                </w:r>
                <w:r w:rsidR="005D12BC">
                  <w:rPr>
                    <w:noProof/>
                    <w:webHidden/>
                  </w:rPr>
                  <w:t>ii</w:t>
                </w:r>
                <w:r w:rsidR="005D12BC">
                  <w:rPr>
                    <w:noProof/>
                    <w:webHidden/>
                  </w:rPr>
                  <w:fldChar w:fldCharType="end"/>
                </w:r>
              </w:hyperlink>
            </w:p>
            <w:p w14:paraId="16BEB942" w14:textId="18506C19" w:rsidR="005D12BC" w:rsidRDefault="005D7955">
              <w:pPr>
                <w:pStyle w:val="Verzeichnis1"/>
                <w:rPr>
                  <w:rFonts w:asciiTheme="minorHAnsi" w:eastAsiaTheme="minorEastAsia" w:hAnsiTheme="minorHAnsi"/>
                  <w:noProof/>
                  <w:lang w:eastAsia="de-DE"/>
                </w:rPr>
              </w:pPr>
              <w:hyperlink w:anchor="_Toc65548724" w:history="1">
                <w:r w:rsidR="005D12BC" w:rsidRPr="00891AD0">
                  <w:rPr>
                    <w:rStyle w:val="Hyperlink"/>
                    <w:noProof/>
                  </w:rPr>
                  <w:t>1</w:t>
                </w:r>
                <w:r w:rsidR="005D12BC">
                  <w:rPr>
                    <w:rFonts w:asciiTheme="minorHAnsi" w:eastAsiaTheme="minorEastAsia" w:hAnsiTheme="minorHAnsi"/>
                    <w:noProof/>
                    <w:lang w:eastAsia="de-DE"/>
                  </w:rPr>
                  <w:tab/>
                </w:r>
                <w:r w:rsidR="005D12BC" w:rsidRPr="00891AD0">
                  <w:rPr>
                    <w:rStyle w:val="Hyperlink"/>
                    <w:noProof/>
                  </w:rPr>
                  <w:t>Einleitung</w:t>
                </w:r>
                <w:r w:rsidR="005D12BC">
                  <w:rPr>
                    <w:noProof/>
                    <w:webHidden/>
                  </w:rPr>
                  <w:tab/>
                </w:r>
                <w:r w:rsidR="005D12BC">
                  <w:rPr>
                    <w:noProof/>
                    <w:webHidden/>
                  </w:rPr>
                  <w:fldChar w:fldCharType="begin"/>
                </w:r>
                <w:r w:rsidR="005D12BC">
                  <w:rPr>
                    <w:noProof/>
                    <w:webHidden/>
                  </w:rPr>
                  <w:instrText xml:space="preserve"> PAGEREF _Toc65548724 \h </w:instrText>
                </w:r>
                <w:r w:rsidR="005D12BC">
                  <w:rPr>
                    <w:noProof/>
                    <w:webHidden/>
                  </w:rPr>
                </w:r>
                <w:r w:rsidR="005D12BC">
                  <w:rPr>
                    <w:noProof/>
                    <w:webHidden/>
                  </w:rPr>
                  <w:fldChar w:fldCharType="separate"/>
                </w:r>
                <w:r w:rsidR="005D12BC">
                  <w:rPr>
                    <w:noProof/>
                    <w:webHidden/>
                  </w:rPr>
                  <w:t>1</w:t>
                </w:r>
                <w:r w:rsidR="005D12BC">
                  <w:rPr>
                    <w:noProof/>
                    <w:webHidden/>
                  </w:rPr>
                  <w:fldChar w:fldCharType="end"/>
                </w:r>
              </w:hyperlink>
            </w:p>
            <w:p w14:paraId="2DD5E614" w14:textId="5B21E113" w:rsidR="005D12BC" w:rsidRDefault="005D7955">
              <w:pPr>
                <w:pStyle w:val="Verzeichnis2"/>
                <w:rPr>
                  <w:rFonts w:asciiTheme="minorHAnsi" w:eastAsiaTheme="minorEastAsia" w:hAnsiTheme="minorHAnsi"/>
                  <w:noProof/>
                  <w:lang w:eastAsia="de-DE"/>
                </w:rPr>
              </w:pPr>
              <w:hyperlink w:anchor="_Toc65548725" w:history="1">
                <w:r w:rsidR="005D12BC" w:rsidRPr="00891AD0">
                  <w:rPr>
                    <w:rStyle w:val="Hyperlink"/>
                    <w:noProof/>
                  </w:rPr>
                  <w:t>1.1</w:t>
                </w:r>
                <w:r w:rsidR="005D12BC">
                  <w:rPr>
                    <w:rFonts w:asciiTheme="minorHAnsi" w:eastAsiaTheme="minorEastAsia" w:hAnsiTheme="minorHAnsi"/>
                    <w:noProof/>
                    <w:lang w:eastAsia="de-DE"/>
                  </w:rPr>
                  <w:tab/>
                </w:r>
                <w:r w:rsidR="005D12BC" w:rsidRPr="00891AD0">
                  <w:rPr>
                    <w:rStyle w:val="Hyperlink"/>
                    <w:noProof/>
                  </w:rPr>
                  <w:t>Begriffe aus dem Feld der KI</w:t>
                </w:r>
                <w:r w:rsidR="005D12BC">
                  <w:rPr>
                    <w:noProof/>
                    <w:webHidden/>
                  </w:rPr>
                  <w:tab/>
                </w:r>
                <w:r w:rsidR="005D12BC">
                  <w:rPr>
                    <w:noProof/>
                    <w:webHidden/>
                  </w:rPr>
                  <w:fldChar w:fldCharType="begin"/>
                </w:r>
                <w:r w:rsidR="005D12BC">
                  <w:rPr>
                    <w:noProof/>
                    <w:webHidden/>
                  </w:rPr>
                  <w:instrText xml:space="preserve"> PAGEREF _Toc65548725 \h </w:instrText>
                </w:r>
                <w:r w:rsidR="005D12BC">
                  <w:rPr>
                    <w:noProof/>
                    <w:webHidden/>
                  </w:rPr>
                </w:r>
                <w:r w:rsidR="005D12BC">
                  <w:rPr>
                    <w:noProof/>
                    <w:webHidden/>
                  </w:rPr>
                  <w:fldChar w:fldCharType="separate"/>
                </w:r>
                <w:r w:rsidR="005D12BC">
                  <w:rPr>
                    <w:noProof/>
                    <w:webHidden/>
                  </w:rPr>
                  <w:t>1</w:t>
                </w:r>
                <w:r w:rsidR="005D12BC">
                  <w:rPr>
                    <w:noProof/>
                    <w:webHidden/>
                  </w:rPr>
                  <w:fldChar w:fldCharType="end"/>
                </w:r>
              </w:hyperlink>
            </w:p>
            <w:p w14:paraId="01E86396" w14:textId="5C7D2BAB" w:rsidR="005D12BC" w:rsidRDefault="005D7955">
              <w:pPr>
                <w:pStyle w:val="Verzeichnis3"/>
                <w:tabs>
                  <w:tab w:val="left" w:pos="1320"/>
                  <w:tab w:val="right" w:leader="dot" w:pos="9016"/>
                </w:tabs>
                <w:rPr>
                  <w:rFonts w:asciiTheme="minorHAnsi" w:eastAsiaTheme="minorEastAsia" w:hAnsiTheme="minorHAnsi"/>
                  <w:noProof/>
                  <w:lang w:eastAsia="de-DE"/>
                </w:rPr>
              </w:pPr>
              <w:hyperlink w:anchor="_Toc65548726" w:history="1">
                <w:r w:rsidR="005D12BC" w:rsidRPr="00891AD0">
                  <w:rPr>
                    <w:rStyle w:val="Hyperlink"/>
                    <w:noProof/>
                  </w:rPr>
                  <w:t>1.1.1</w:t>
                </w:r>
                <w:r w:rsidR="005D12BC">
                  <w:rPr>
                    <w:rFonts w:asciiTheme="minorHAnsi" w:eastAsiaTheme="minorEastAsia" w:hAnsiTheme="minorHAnsi"/>
                    <w:noProof/>
                    <w:lang w:eastAsia="de-DE"/>
                  </w:rPr>
                  <w:tab/>
                </w:r>
                <w:r w:rsidR="005D12BC" w:rsidRPr="00891AD0">
                  <w:rPr>
                    <w:rStyle w:val="Hyperlink"/>
                    <w:noProof/>
                  </w:rPr>
                  <w:t>KI</w:t>
                </w:r>
                <w:r w:rsidR="005D12BC">
                  <w:rPr>
                    <w:noProof/>
                    <w:webHidden/>
                  </w:rPr>
                  <w:tab/>
                </w:r>
                <w:r w:rsidR="005D12BC">
                  <w:rPr>
                    <w:noProof/>
                    <w:webHidden/>
                  </w:rPr>
                  <w:fldChar w:fldCharType="begin"/>
                </w:r>
                <w:r w:rsidR="005D12BC">
                  <w:rPr>
                    <w:noProof/>
                    <w:webHidden/>
                  </w:rPr>
                  <w:instrText xml:space="preserve"> PAGEREF _Toc65548726 \h </w:instrText>
                </w:r>
                <w:r w:rsidR="005D12BC">
                  <w:rPr>
                    <w:noProof/>
                    <w:webHidden/>
                  </w:rPr>
                </w:r>
                <w:r w:rsidR="005D12BC">
                  <w:rPr>
                    <w:noProof/>
                    <w:webHidden/>
                  </w:rPr>
                  <w:fldChar w:fldCharType="separate"/>
                </w:r>
                <w:r w:rsidR="005D12BC">
                  <w:rPr>
                    <w:noProof/>
                    <w:webHidden/>
                  </w:rPr>
                  <w:t>1</w:t>
                </w:r>
                <w:r w:rsidR="005D12BC">
                  <w:rPr>
                    <w:noProof/>
                    <w:webHidden/>
                  </w:rPr>
                  <w:fldChar w:fldCharType="end"/>
                </w:r>
              </w:hyperlink>
            </w:p>
            <w:p w14:paraId="4B412E8F" w14:textId="3FA6DFDC" w:rsidR="005D12BC" w:rsidRDefault="005D7955">
              <w:pPr>
                <w:pStyle w:val="Verzeichnis3"/>
                <w:tabs>
                  <w:tab w:val="left" w:pos="1320"/>
                  <w:tab w:val="right" w:leader="dot" w:pos="9016"/>
                </w:tabs>
                <w:rPr>
                  <w:rFonts w:asciiTheme="minorHAnsi" w:eastAsiaTheme="minorEastAsia" w:hAnsiTheme="minorHAnsi"/>
                  <w:noProof/>
                  <w:lang w:eastAsia="de-DE"/>
                </w:rPr>
              </w:pPr>
              <w:hyperlink w:anchor="_Toc65548727" w:history="1">
                <w:r w:rsidR="005D12BC" w:rsidRPr="00891AD0">
                  <w:rPr>
                    <w:rStyle w:val="Hyperlink"/>
                    <w:noProof/>
                  </w:rPr>
                  <w:t>1.1.2</w:t>
                </w:r>
                <w:r w:rsidR="005D12BC">
                  <w:rPr>
                    <w:rFonts w:asciiTheme="minorHAnsi" w:eastAsiaTheme="minorEastAsia" w:hAnsiTheme="minorHAnsi"/>
                    <w:noProof/>
                    <w:lang w:eastAsia="de-DE"/>
                  </w:rPr>
                  <w:tab/>
                </w:r>
                <w:r w:rsidR="005D12BC" w:rsidRPr="00891AD0">
                  <w:rPr>
                    <w:rStyle w:val="Hyperlink"/>
                    <w:noProof/>
                    <w:shd w:val="clear" w:color="auto" w:fill="FFFFFF"/>
                  </w:rPr>
                  <w:t>maschinelles Lernen</w:t>
                </w:r>
                <w:r w:rsidR="005D12BC">
                  <w:rPr>
                    <w:noProof/>
                    <w:webHidden/>
                  </w:rPr>
                  <w:tab/>
                </w:r>
                <w:r w:rsidR="005D12BC">
                  <w:rPr>
                    <w:noProof/>
                    <w:webHidden/>
                  </w:rPr>
                  <w:fldChar w:fldCharType="begin"/>
                </w:r>
                <w:r w:rsidR="005D12BC">
                  <w:rPr>
                    <w:noProof/>
                    <w:webHidden/>
                  </w:rPr>
                  <w:instrText xml:space="preserve"> PAGEREF _Toc65548727 \h </w:instrText>
                </w:r>
                <w:r w:rsidR="005D12BC">
                  <w:rPr>
                    <w:noProof/>
                    <w:webHidden/>
                  </w:rPr>
                </w:r>
                <w:r w:rsidR="005D12BC">
                  <w:rPr>
                    <w:noProof/>
                    <w:webHidden/>
                  </w:rPr>
                  <w:fldChar w:fldCharType="separate"/>
                </w:r>
                <w:r w:rsidR="005D12BC">
                  <w:rPr>
                    <w:noProof/>
                    <w:webHidden/>
                  </w:rPr>
                  <w:t>2</w:t>
                </w:r>
                <w:r w:rsidR="005D12BC">
                  <w:rPr>
                    <w:noProof/>
                    <w:webHidden/>
                  </w:rPr>
                  <w:fldChar w:fldCharType="end"/>
                </w:r>
              </w:hyperlink>
            </w:p>
            <w:p w14:paraId="1EA3FF37" w14:textId="31627EE0" w:rsidR="005D12BC" w:rsidRDefault="005D7955">
              <w:pPr>
                <w:pStyle w:val="Verzeichnis2"/>
                <w:rPr>
                  <w:rFonts w:asciiTheme="minorHAnsi" w:eastAsiaTheme="minorEastAsia" w:hAnsiTheme="minorHAnsi"/>
                  <w:noProof/>
                  <w:lang w:eastAsia="de-DE"/>
                </w:rPr>
              </w:pPr>
              <w:hyperlink w:anchor="_Toc65548728" w:history="1">
                <w:r w:rsidR="005D12BC" w:rsidRPr="00891AD0">
                  <w:rPr>
                    <w:rStyle w:val="Hyperlink"/>
                    <w:noProof/>
                  </w:rPr>
                  <w:t>1.2</w:t>
                </w:r>
                <w:r w:rsidR="005D12BC">
                  <w:rPr>
                    <w:rFonts w:asciiTheme="minorHAnsi" w:eastAsiaTheme="minorEastAsia" w:hAnsiTheme="minorHAnsi"/>
                    <w:noProof/>
                    <w:lang w:eastAsia="de-DE"/>
                  </w:rPr>
                  <w:tab/>
                </w:r>
                <w:r w:rsidR="005D12BC" w:rsidRPr="00891AD0">
                  <w:rPr>
                    <w:rStyle w:val="Hyperlink"/>
                    <w:strike/>
                    <w:noProof/>
                  </w:rPr>
                  <w:t>KI in der Pharmazeutischen Bioinformatik</w:t>
                </w:r>
                <w:r w:rsidR="005D12BC" w:rsidRPr="00891AD0">
                  <w:rPr>
                    <w:rStyle w:val="Hyperlink"/>
                    <w:noProof/>
                  </w:rPr>
                  <w:t xml:space="preserve"> bessere überschrift vlt datamining</w:t>
                </w:r>
                <w:r w:rsidR="005D12BC">
                  <w:rPr>
                    <w:noProof/>
                    <w:webHidden/>
                  </w:rPr>
                  <w:tab/>
                </w:r>
                <w:r w:rsidR="005D12BC">
                  <w:rPr>
                    <w:noProof/>
                    <w:webHidden/>
                  </w:rPr>
                  <w:fldChar w:fldCharType="begin"/>
                </w:r>
                <w:r w:rsidR="005D12BC">
                  <w:rPr>
                    <w:noProof/>
                    <w:webHidden/>
                  </w:rPr>
                  <w:instrText xml:space="preserve"> PAGEREF _Toc65548728 \h </w:instrText>
                </w:r>
                <w:r w:rsidR="005D12BC">
                  <w:rPr>
                    <w:noProof/>
                    <w:webHidden/>
                  </w:rPr>
                </w:r>
                <w:r w:rsidR="005D12BC">
                  <w:rPr>
                    <w:noProof/>
                    <w:webHidden/>
                  </w:rPr>
                  <w:fldChar w:fldCharType="separate"/>
                </w:r>
                <w:r w:rsidR="005D12BC">
                  <w:rPr>
                    <w:noProof/>
                    <w:webHidden/>
                  </w:rPr>
                  <w:t>9</w:t>
                </w:r>
                <w:r w:rsidR="005D12BC">
                  <w:rPr>
                    <w:noProof/>
                    <w:webHidden/>
                  </w:rPr>
                  <w:fldChar w:fldCharType="end"/>
                </w:r>
              </w:hyperlink>
            </w:p>
            <w:p w14:paraId="1482B49A" w14:textId="7F28A5D2" w:rsidR="005D12BC" w:rsidRDefault="005D7955">
              <w:pPr>
                <w:pStyle w:val="Verzeichnis2"/>
                <w:rPr>
                  <w:rFonts w:asciiTheme="minorHAnsi" w:eastAsiaTheme="minorEastAsia" w:hAnsiTheme="minorHAnsi"/>
                  <w:noProof/>
                  <w:lang w:eastAsia="de-DE"/>
                </w:rPr>
              </w:pPr>
              <w:hyperlink w:anchor="_Toc65548729" w:history="1">
                <w:r w:rsidR="005D12BC" w:rsidRPr="00891AD0">
                  <w:rPr>
                    <w:rStyle w:val="Hyperlink"/>
                    <w:noProof/>
                  </w:rPr>
                  <w:t>1.3</w:t>
                </w:r>
                <w:r w:rsidR="005D12BC">
                  <w:rPr>
                    <w:rFonts w:asciiTheme="minorHAnsi" w:eastAsiaTheme="minorEastAsia" w:hAnsiTheme="minorHAnsi"/>
                    <w:noProof/>
                    <w:lang w:eastAsia="de-DE"/>
                  </w:rPr>
                  <w:tab/>
                </w:r>
                <w:r w:rsidR="005D12BC" w:rsidRPr="00891AD0">
                  <w:rPr>
                    <w:rStyle w:val="Hyperlink"/>
                    <w:noProof/>
                  </w:rPr>
                  <w:t>Überblick über State of the Art von “ cpi ppi textmining“</w:t>
                </w:r>
                <w:r w:rsidR="005D12BC">
                  <w:rPr>
                    <w:noProof/>
                    <w:webHidden/>
                  </w:rPr>
                  <w:tab/>
                </w:r>
                <w:r w:rsidR="005D12BC">
                  <w:rPr>
                    <w:noProof/>
                    <w:webHidden/>
                  </w:rPr>
                  <w:fldChar w:fldCharType="begin"/>
                </w:r>
                <w:r w:rsidR="005D12BC">
                  <w:rPr>
                    <w:noProof/>
                    <w:webHidden/>
                  </w:rPr>
                  <w:instrText xml:space="preserve"> PAGEREF _Toc65548729 \h </w:instrText>
                </w:r>
                <w:r w:rsidR="005D12BC">
                  <w:rPr>
                    <w:noProof/>
                    <w:webHidden/>
                  </w:rPr>
                </w:r>
                <w:r w:rsidR="005D12BC">
                  <w:rPr>
                    <w:noProof/>
                    <w:webHidden/>
                  </w:rPr>
                  <w:fldChar w:fldCharType="separate"/>
                </w:r>
                <w:r w:rsidR="005D12BC">
                  <w:rPr>
                    <w:noProof/>
                    <w:webHidden/>
                  </w:rPr>
                  <w:t>9</w:t>
                </w:r>
                <w:r w:rsidR="005D12BC">
                  <w:rPr>
                    <w:noProof/>
                    <w:webHidden/>
                  </w:rPr>
                  <w:fldChar w:fldCharType="end"/>
                </w:r>
              </w:hyperlink>
            </w:p>
            <w:p w14:paraId="755746B1" w14:textId="59D14C9E" w:rsidR="005D12BC" w:rsidRDefault="005D7955">
              <w:pPr>
                <w:pStyle w:val="Verzeichnis2"/>
                <w:rPr>
                  <w:rFonts w:asciiTheme="minorHAnsi" w:eastAsiaTheme="minorEastAsia" w:hAnsiTheme="minorHAnsi"/>
                  <w:noProof/>
                  <w:lang w:eastAsia="de-DE"/>
                </w:rPr>
              </w:pPr>
              <w:hyperlink w:anchor="_Toc65548730" w:history="1">
                <w:r w:rsidR="005D12BC" w:rsidRPr="00891AD0">
                  <w:rPr>
                    <w:rStyle w:val="Hyperlink"/>
                    <w:noProof/>
                  </w:rPr>
                  <w:t>1.4</w:t>
                </w:r>
                <w:r w:rsidR="005D12BC">
                  <w:rPr>
                    <w:rFonts w:asciiTheme="minorHAnsi" w:eastAsiaTheme="minorEastAsia" w:hAnsiTheme="minorHAnsi"/>
                    <w:noProof/>
                    <w:lang w:eastAsia="de-DE"/>
                  </w:rPr>
                  <w:tab/>
                </w:r>
                <w:r w:rsidR="005D12BC" w:rsidRPr="00891AD0">
                  <w:rPr>
                    <w:rStyle w:val="Hyperlink"/>
                    <w:noProof/>
                  </w:rPr>
                  <w:t>Zielsetzung der Arbeit</w:t>
                </w:r>
                <w:r w:rsidR="005D12BC">
                  <w:rPr>
                    <w:noProof/>
                    <w:webHidden/>
                  </w:rPr>
                  <w:tab/>
                </w:r>
                <w:r w:rsidR="005D12BC">
                  <w:rPr>
                    <w:noProof/>
                    <w:webHidden/>
                  </w:rPr>
                  <w:fldChar w:fldCharType="begin"/>
                </w:r>
                <w:r w:rsidR="005D12BC">
                  <w:rPr>
                    <w:noProof/>
                    <w:webHidden/>
                  </w:rPr>
                  <w:instrText xml:space="preserve"> PAGEREF _Toc65548730 \h </w:instrText>
                </w:r>
                <w:r w:rsidR="005D12BC">
                  <w:rPr>
                    <w:noProof/>
                    <w:webHidden/>
                  </w:rPr>
                </w:r>
                <w:r w:rsidR="005D12BC">
                  <w:rPr>
                    <w:noProof/>
                    <w:webHidden/>
                  </w:rPr>
                  <w:fldChar w:fldCharType="separate"/>
                </w:r>
                <w:r w:rsidR="005D12BC">
                  <w:rPr>
                    <w:noProof/>
                    <w:webHidden/>
                  </w:rPr>
                  <w:t>9</w:t>
                </w:r>
                <w:r w:rsidR="005D12BC">
                  <w:rPr>
                    <w:noProof/>
                    <w:webHidden/>
                  </w:rPr>
                  <w:fldChar w:fldCharType="end"/>
                </w:r>
              </w:hyperlink>
            </w:p>
            <w:p w14:paraId="303FF0D5" w14:textId="61ABD057" w:rsidR="005D12BC" w:rsidRDefault="005D7955">
              <w:pPr>
                <w:pStyle w:val="Verzeichnis1"/>
                <w:rPr>
                  <w:rFonts w:asciiTheme="minorHAnsi" w:eastAsiaTheme="minorEastAsia" w:hAnsiTheme="minorHAnsi"/>
                  <w:noProof/>
                  <w:lang w:eastAsia="de-DE"/>
                </w:rPr>
              </w:pPr>
              <w:hyperlink w:anchor="_Toc65548731" w:history="1">
                <w:r w:rsidR="005D12BC" w:rsidRPr="00891AD0">
                  <w:rPr>
                    <w:rStyle w:val="Hyperlink"/>
                    <w:noProof/>
                  </w:rPr>
                  <w:t>2</w:t>
                </w:r>
                <w:r w:rsidR="005D12BC">
                  <w:rPr>
                    <w:rFonts w:asciiTheme="minorHAnsi" w:eastAsiaTheme="minorEastAsia" w:hAnsiTheme="minorHAnsi"/>
                    <w:noProof/>
                    <w:lang w:eastAsia="de-DE"/>
                  </w:rPr>
                  <w:tab/>
                </w:r>
                <w:r w:rsidR="005D12BC" w:rsidRPr="00891AD0">
                  <w:rPr>
                    <w:rStyle w:val="Hyperlink"/>
                    <w:noProof/>
                  </w:rPr>
                  <w:t>Motivation der Arbeit</w:t>
                </w:r>
                <w:r w:rsidR="005D12BC">
                  <w:rPr>
                    <w:noProof/>
                    <w:webHidden/>
                  </w:rPr>
                  <w:tab/>
                </w:r>
                <w:r w:rsidR="005D12BC">
                  <w:rPr>
                    <w:noProof/>
                    <w:webHidden/>
                  </w:rPr>
                  <w:fldChar w:fldCharType="begin"/>
                </w:r>
                <w:r w:rsidR="005D12BC">
                  <w:rPr>
                    <w:noProof/>
                    <w:webHidden/>
                  </w:rPr>
                  <w:instrText xml:space="preserve"> PAGEREF _Toc65548731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2006F106" w14:textId="32B4EC22" w:rsidR="005D12BC" w:rsidRDefault="005D7955">
              <w:pPr>
                <w:pStyle w:val="Verzeichnis1"/>
                <w:rPr>
                  <w:rFonts w:asciiTheme="minorHAnsi" w:eastAsiaTheme="minorEastAsia" w:hAnsiTheme="minorHAnsi"/>
                  <w:noProof/>
                  <w:lang w:eastAsia="de-DE"/>
                </w:rPr>
              </w:pPr>
              <w:hyperlink w:anchor="_Toc65548732" w:history="1">
                <w:r w:rsidR="005D12BC" w:rsidRPr="00891AD0">
                  <w:rPr>
                    <w:rStyle w:val="Hyperlink"/>
                    <w:noProof/>
                  </w:rPr>
                  <w:t>3</w:t>
                </w:r>
                <w:r w:rsidR="005D12BC">
                  <w:rPr>
                    <w:rFonts w:asciiTheme="minorHAnsi" w:eastAsiaTheme="minorEastAsia" w:hAnsiTheme="minorHAnsi"/>
                    <w:noProof/>
                    <w:lang w:eastAsia="de-DE"/>
                  </w:rPr>
                  <w:tab/>
                </w:r>
                <w:r w:rsidR="005D12BC" w:rsidRPr="00891AD0">
                  <w:rPr>
                    <w:rStyle w:val="Hyperlink"/>
                    <w:noProof/>
                  </w:rPr>
                  <w:t>Material und Methoden</w:t>
                </w:r>
                <w:r w:rsidR="005D12BC">
                  <w:rPr>
                    <w:noProof/>
                    <w:webHidden/>
                  </w:rPr>
                  <w:tab/>
                </w:r>
                <w:r w:rsidR="005D12BC">
                  <w:rPr>
                    <w:noProof/>
                    <w:webHidden/>
                  </w:rPr>
                  <w:fldChar w:fldCharType="begin"/>
                </w:r>
                <w:r w:rsidR="005D12BC">
                  <w:rPr>
                    <w:noProof/>
                    <w:webHidden/>
                  </w:rPr>
                  <w:instrText xml:space="preserve"> PAGEREF _Toc65548732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45593E42" w14:textId="09C4BC97" w:rsidR="005D12BC" w:rsidRDefault="005D7955">
              <w:pPr>
                <w:pStyle w:val="Verzeichnis2"/>
                <w:rPr>
                  <w:rFonts w:asciiTheme="minorHAnsi" w:eastAsiaTheme="minorEastAsia" w:hAnsiTheme="minorHAnsi"/>
                  <w:noProof/>
                  <w:lang w:eastAsia="de-DE"/>
                </w:rPr>
              </w:pPr>
              <w:hyperlink w:anchor="_Toc65548733" w:history="1">
                <w:r w:rsidR="005D12BC" w:rsidRPr="00891AD0">
                  <w:rPr>
                    <w:rStyle w:val="Hyperlink"/>
                    <w:noProof/>
                  </w:rPr>
                  <w:t>3.1</w:t>
                </w:r>
                <w:r w:rsidR="005D12BC">
                  <w:rPr>
                    <w:rFonts w:asciiTheme="minorHAnsi" w:eastAsiaTheme="minorEastAsia" w:hAnsiTheme="minorHAnsi"/>
                    <w:noProof/>
                    <w:lang w:eastAsia="de-DE"/>
                  </w:rPr>
                  <w:tab/>
                </w:r>
                <w:r w:rsidR="005D12BC" w:rsidRPr="00891AD0">
                  <w:rPr>
                    <w:rStyle w:val="Hyperlink"/>
                    <w:noProof/>
                  </w:rPr>
                  <w:t>Systemspecs</w:t>
                </w:r>
                <w:r w:rsidR="005D12BC">
                  <w:rPr>
                    <w:noProof/>
                    <w:webHidden/>
                  </w:rPr>
                  <w:tab/>
                </w:r>
                <w:r w:rsidR="005D12BC">
                  <w:rPr>
                    <w:noProof/>
                    <w:webHidden/>
                  </w:rPr>
                  <w:fldChar w:fldCharType="begin"/>
                </w:r>
                <w:r w:rsidR="005D12BC">
                  <w:rPr>
                    <w:noProof/>
                    <w:webHidden/>
                  </w:rPr>
                  <w:instrText xml:space="preserve"> PAGEREF _Toc65548733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0BB643F8" w14:textId="2131734F" w:rsidR="005D12BC" w:rsidRDefault="005D7955">
              <w:pPr>
                <w:pStyle w:val="Verzeichnis2"/>
                <w:rPr>
                  <w:rFonts w:asciiTheme="minorHAnsi" w:eastAsiaTheme="minorEastAsia" w:hAnsiTheme="minorHAnsi"/>
                  <w:noProof/>
                  <w:lang w:eastAsia="de-DE"/>
                </w:rPr>
              </w:pPr>
              <w:hyperlink w:anchor="_Toc65548734" w:history="1">
                <w:r w:rsidR="005D12BC" w:rsidRPr="00891AD0">
                  <w:rPr>
                    <w:rStyle w:val="Hyperlink"/>
                    <w:noProof/>
                  </w:rPr>
                  <w:t>3.2</w:t>
                </w:r>
                <w:r w:rsidR="005D12BC">
                  <w:rPr>
                    <w:rFonts w:asciiTheme="minorHAnsi" w:eastAsiaTheme="minorEastAsia" w:hAnsiTheme="minorHAnsi"/>
                    <w:noProof/>
                    <w:lang w:eastAsia="de-DE"/>
                  </w:rPr>
                  <w:tab/>
                </w:r>
                <w:r w:rsidR="005D12BC" w:rsidRPr="00891AD0">
                  <w:rPr>
                    <w:rStyle w:val="Hyperlink"/>
                    <w:noProof/>
                  </w:rPr>
                  <w:t>Installation</w:t>
                </w:r>
                <w:r w:rsidR="005D12BC">
                  <w:rPr>
                    <w:noProof/>
                    <w:webHidden/>
                  </w:rPr>
                  <w:tab/>
                </w:r>
                <w:r w:rsidR="005D12BC">
                  <w:rPr>
                    <w:noProof/>
                    <w:webHidden/>
                  </w:rPr>
                  <w:fldChar w:fldCharType="begin"/>
                </w:r>
                <w:r w:rsidR="005D12BC">
                  <w:rPr>
                    <w:noProof/>
                    <w:webHidden/>
                  </w:rPr>
                  <w:instrText xml:space="preserve"> PAGEREF _Toc65548734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6A5A3A56" w14:textId="6DDE8D1D" w:rsidR="005D12BC" w:rsidRDefault="005D7955">
              <w:pPr>
                <w:pStyle w:val="Verzeichnis2"/>
                <w:rPr>
                  <w:rFonts w:asciiTheme="minorHAnsi" w:eastAsiaTheme="minorEastAsia" w:hAnsiTheme="minorHAnsi"/>
                  <w:noProof/>
                  <w:lang w:eastAsia="de-DE"/>
                </w:rPr>
              </w:pPr>
              <w:hyperlink w:anchor="_Toc65548735" w:history="1">
                <w:r w:rsidR="005D12BC" w:rsidRPr="00891AD0">
                  <w:rPr>
                    <w:rStyle w:val="Hyperlink"/>
                    <w:noProof/>
                  </w:rPr>
                  <w:t>3.3</w:t>
                </w:r>
                <w:r w:rsidR="005D12BC">
                  <w:rPr>
                    <w:rFonts w:asciiTheme="minorHAnsi" w:eastAsiaTheme="minorEastAsia" w:hAnsiTheme="minorHAnsi"/>
                    <w:noProof/>
                    <w:lang w:eastAsia="de-DE"/>
                  </w:rPr>
                  <w:tab/>
                </w:r>
                <w:r w:rsidR="005D12BC" w:rsidRPr="00891AD0">
                  <w:rPr>
                    <w:rStyle w:val="Hyperlink"/>
                    <w:noProof/>
                  </w:rPr>
                  <w:t>Datensätze</w:t>
                </w:r>
                <w:r w:rsidR="005D12BC">
                  <w:rPr>
                    <w:noProof/>
                    <w:webHidden/>
                  </w:rPr>
                  <w:tab/>
                </w:r>
                <w:r w:rsidR="005D12BC">
                  <w:rPr>
                    <w:noProof/>
                    <w:webHidden/>
                  </w:rPr>
                  <w:fldChar w:fldCharType="begin"/>
                </w:r>
                <w:r w:rsidR="005D12BC">
                  <w:rPr>
                    <w:noProof/>
                    <w:webHidden/>
                  </w:rPr>
                  <w:instrText xml:space="preserve"> PAGEREF _Toc65548735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227CECC1" w14:textId="4AEDB8FA" w:rsidR="005D12BC" w:rsidRDefault="005D7955">
              <w:pPr>
                <w:pStyle w:val="Verzeichnis2"/>
                <w:rPr>
                  <w:rFonts w:asciiTheme="minorHAnsi" w:eastAsiaTheme="minorEastAsia" w:hAnsiTheme="minorHAnsi"/>
                  <w:noProof/>
                  <w:lang w:eastAsia="de-DE"/>
                </w:rPr>
              </w:pPr>
              <w:hyperlink w:anchor="_Toc65548736" w:history="1">
                <w:r w:rsidR="005D12BC" w:rsidRPr="00891AD0">
                  <w:rPr>
                    <w:rStyle w:val="Hyperlink"/>
                    <w:noProof/>
                  </w:rPr>
                  <w:t>3.4</w:t>
                </w:r>
                <w:r w:rsidR="005D12BC">
                  <w:rPr>
                    <w:rFonts w:asciiTheme="minorHAnsi" w:eastAsiaTheme="minorEastAsia" w:hAnsiTheme="minorHAnsi"/>
                    <w:noProof/>
                    <w:lang w:eastAsia="de-DE"/>
                  </w:rPr>
                  <w:tab/>
                </w:r>
                <w:r w:rsidR="005D12BC" w:rsidRPr="00891AD0">
                  <w:rPr>
                    <w:rStyle w:val="Hyperlink"/>
                    <w:noProof/>
                  </w:rPr>
                  <w:t>Statistische Parameter zur Bewertung</w:t>
                </w:r>
                <w:r w:rsidR="005D12BC">
                  <w:rPr>
                    <w:noProof/>
                    <w:webHidden/>
                  </w:rPr>
                  <w:tab/>
                </w:r>
                <w:r w:rsidR="005D12BC">
                  <w:rPr>
                    <w:noProof/>
                    <w:webHidden/>
                  </w:rPr>
                  <w:fldChar w:fldCharType="begin"/>
                </w:r>
                <w:r w:rsidR="005D12BC">
                  <w:rPr>
                    <w:noProof/>
                    <w:webHidden/>
                  </w:rPr>
                  <w:instrText xml:space="preserve"> PAGEREF _Toc65548736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2D937717" w14:textId="6C5FAB8C" w:rsidR="005D12BC" w:rsidRDefault="005D7955">
              <w:pPr>
                <w:pStyle w:val="Verzeichnis2"/>
                <w:rPr>
                  <w:rFonts w:asciiTheme="minorHAnsi" w:eastAsiaTheme="minorEastAsia" w:hAnsiTheme="minorHAnsi"/>
                  <w:noProof/>
                  <w:lang w:eastAsia="de-DE"/>
                </w:rPr>
              </w:pPr>
              <w:hyperlink w:anchor="_Toc65548737" w:history="1">
                <w:r w:rsidR="005D12BC" w:rsidRPr="00891AD0">
                  <w:rPr>
                    <w:rStyle w:val="Hyperlink"/>
                    <w:noProof/>
                  </w:rPr>
                  <w:t>3.5</w:t>
                </w:r>
                <w:r w:rsidR="005D12BC">
                  <w:rPr>
                    <w:rFonts w:asciiTheme="minorHAnsi" w:eastAsiaTheme="minorEastAsia" w:hAnsiTheme="minorHAnsi"/>
                    <w:noProof/>
                    <w:lang w:eastAsia="de-DE"/>
                  </w:rPr>
                  <w:tab/>
                </w:r>
                <w:r w:rsidR="005D12BC" w:rsidRPr="00891AD0">
                  <w:rPr>
                    <w:rStyle w:val="Hyperlink"/>
                    <w:noProof/>
                  </w:rPr>
                  <w:t>10-fache Kreuzvalidierung</w:t>
                </w:r>
                <w:r w:rsidR="005D12BC">
                  <w:rPr>
                    <w:noProof/>
                    <w:webHidden/>
                  </w:rPr>
                  <w:tab/>
                </w:r>
                <w:r w:rsidR="005D12BC">
                  <w:rPr>
                    <w:noProof/>
                    <w:webHidden/>
                  </w:rPr>
                  <w:fldChar w:fldCharType="begin"/>
                </w:r>
                <w:r w:rsidR="005D12BC">
                  <w:rPr>
                    <w:noProof/>
                    <w:webHidden/>
                  </w:rPr>
                  <w:instrText xml:space="preserve"> PAGEREF _Toc65548737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0D4C7211" w14:textId="4A99E809" w:rsidR="005D12BC" w:rsidRDefault="005D7955">
              <w:pPr>
                <w:pStyle w:val="Verzeichnis1"/>
                <w:rPr>
                  <w:rFonts w:asciiTheme="minorHAnsi" w:eastAsiaTheme="minorEastAsia" w:hAnsiTheme="minorHAnsi"/>
                  <w:noProof/>
                  <w:lang w:eastAsia="de-DE"/>
                </w:rPr>
              </w:pPr>
              <w:hyperlink w:anchor="_Toc65548738" w:history="1">
                <w:r w:rsidR="005D12BC" w:rsidRPr="00891AD0">
                  <w:rPr>
                    <w:rStyle w:val="Hyperlink"/>
                    <w:noProof/>
                  </w:rPr>
                  <w:t>4</w:t>
                </w:r>
                <w:r w:rsidR="005D12BC">
                  <w:rPr>
                    <w:rFonts w:asciiTheme="minorHAnsi" w:eastAsiaTheme="minorEastAsia" w:hAnsiTheme="minorHAnsi"/>
                    <w:noProof/>
                    <w:lang w:eastAsia="de-DE"/>
                  </w:rPr>
                  <w:tab/>
                </w:r>
                <w:r w:rsidR="005D12BC" w:rsidRPr="00891AD0">
                  <w:rPr>
                    <w:rStyle w:val="Hyperlink"/>
                    <w:noProof/>
                  </w:rPr>
                  <w:t>Ergebnisse</w:t>
                </w:r>
                <w:r w:rsidR="005D12BC">
                  <w:rPr>
                    <w:noProof/>
                    <w:webHidden/>
                  </w:rPr>
                  <w:tab/>
                </w:r>
                <w:r w:rsidR="005D12BC">
                  <w:rPr>
                    <w:noProof/>
                    <w:webHidden/>
                  </w:rPr>
                  <w:fldChar w:fldCharType="begin"/>
                </w:r>
                <w:r w:rsidR="005D12BC">
                  <w:rPr>
                    <w:noProof/>
                    <w:webHidden/>
                  </w:rPr>
                  <w:instrText xml:space="preserve"> PAGEREF _Toc65548738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48C0BF4E" w14:textId="1305529E" w:rsidR="005D12BC" w:rsidRDefault="005D7955">
              <w:pPr>
                <w:pStyle w:val="Verzeichnis1"/>
                <w:rPr>
                  <w:rFonts w:asciiTheme="minorHAnsi" w:eastAsiaTheme="minorEastAsia" w:hAnsiTheme="minorHAnsi"/>
                  <w:noProof/>
                  <w:lang w:eastAsia="de-DE"/>
                </w:rPr>
              </w:pPr>
              <w:hyperlink w:anchor="_Toc65548739" w:history="1">
                <w:r w:rsidR="005D12BC" w:rsidRPr="00891AD0">
                  <w:rPr>
                    <w:rStyle w:val="Hyperlink"/>
                    <w:noProof/>
                  </w:rPr>
                  <w:t>5</w:t>
                </w:r>
                <w:r w:rsidR="005D12BC">
                  <w:rPr>
                    <w:rFonts w:asciiTheme="minorHAnsi" w:eastAsiaTheme="minorEastAsia" w:hAnsiTheme="minorHAnsi"/>
                    <w:noProof/>
                    <w:lang w:eastAsia="de-DE"/>
                  </w:rPr>
                  <w:tab/>
                </w:r>
                <w:r w:rsidR="005D12BC" w:rsidRPr="00891AD0">
                  <w:rPr>
                    <w:rStyle w:val="Hyperlink"/>
                    <w:noProof/>
                  </w:rPr>
                  <w:t>Diskussion und Ausblick</w:t>
                </w:r>
                <w:r w:rsidR="005D12BC">
                  <w:rPr>
                    <w:noProof/>
                    <w:webHidden/>
                  </w:rPr>
                  <w:tab/>
                </w:r>
                <w:r w:rsidR="005D12BC">
                  <w:rPr>
                    <w:noProof/>
                    <w:webHidden/>
                  </w:rPr>
                  <w:fldChar w:fldCharType="begin"/>
                </w:r>
                <w:r w:rsidR="005D12BC">
                  <w:rPr>
                    <w:noProof/>
                    <w:webHidden/>
                  </w:rPr>
                  <w:instrText xml:space="preserve"> PAGEREF _Toc65548739 \h </w:instrText>
                </w:r>
                <w:r w:rsidR="005D12BC">
                  <w:rPr>
                    <w:noProof/>
                    <w:webHidden/>
                  </w:rPr>
                </w:r>
                <w:r w:rsidR="005D12BC">
                  <w:rPr>
                    <w:noProof/>
                    <w:webHidden/>
                  </w:rPr>
                  <w:fldChar w:fldCharType="separate"/>
                </w:r>
                <w:r w:rsidR="005D12BC">
                  <w:rPr>
                    <w:noProof/>
                    <w:webHidden/>
                  </w:rPr>
                  <w:t>11</w:t>
                </w:r>
                <w:r w:rsidR="005D12BC">
                  <w:rPr>
                    <w:noProof/>
                    <w:webHidden/>
                  </w:rPr>
                  <w:fldChar w:fldCharType="end"/>
                </w:r>
              </w:hyperlink>
            </w:p>
            <w:p w14:paraId="2577F7F7" w14:textId="06114F6B" w:rsidR="005D12BC" w:rsidRDefault="005D7955">
              <w:pPr>
                <w:pStyle w:val="Verzeichnis1"/>
                <w:rPr>
                  <w:rFonts w:asciiTheme="minorHAnsi" w:eastAsiaTheme="minorEastAsia" w:hAnsiTheme="minorHAnsi"/>
                  <w:noProof/>
                  <w:lang w:eastAsia="de-DE"/>
                </w:rPr>
              </w:pPr>
              <w:hyperlink w:anchor="_Toc65548740" w:history="1">
                <w:r w:rsidR="005D12BC" w:rsidRPr="00891AD0">
                  <w:rPr>
                    <w:rStyle w:val="Hyperlink"/>
                    <w:noProof/>
                  </w:rPr>
                  <w:t>6</w:t>
                </w:r>
                <w:r w:rsidR="005D12BC">
                  <w:rPr>
                    <w:rFonts w:asciiTheme="minorHAnsi" w:eastAsiaTheme="minorEastAsia" w:hAnsiTheme="minorHAnsi"/>
                    <w:noProof/>
                    <w:lang w:eastAsia="de-DE"/>
                  </w:rPr>
                  <w:tab/>
                </w:r>
                <w:r w:rsidR="005D12BC" w:rsidRPr="00891AD0">
                  <w:rPr>
                    <w:rStyle w:val="Hyperlink"/>
                    <w:noProof/>
                  </w:rPr>
                  <w:t>Zusammenfassung</w:t>
                </w:r>
                <w:r w:rsidR="005D12BC">
                  <w:rPr>
                    <w:noProof/>
                    <w:webHidden/>
                  </w:rPr>
                  <w:tab/>
                </w:r>
                <w:r w:rsidR="005D12BC">
                  <w:rPr>
                    <w:noProof/>
                    <w:webHidden/>
                  </w:rPr>
                  <w:fldChar w:fldCharType="begin"/>
                </w:r>
                <w:r w:rsidR="005D12BC">
                  <w:rPr>
                    <w:noProof/>
                    <w:webHidden/>
                  </w:rPr>
                  <w:instrText xml:space="preserve"> PAGEREF _Toc65548740 \h </w:instrText>
                </w:r>
                <w:r w:rsidR="005D12BC">
                  <w:rPr>
                    <w:noProof/>
                    <w:webHidden/>
                  </w:rPr>
                </w:r>
                <w:r w:rsidR="005D12BC">
                  <w:rPr>
                    <w:noProof/>
                    <w:webHidden/>
                  </w:rPr>
                  <w:fldChar w:fldCharType="separate"/>
                </w:r>
                <w:r w:rsidR="005D12BC">
                  <w:rPr>
                    <w:noProof/>
                    <w:webHidden/>
                  </w:rPr>
                  <w:t>11</w:t>
                </w:r>
                <w:r w:rsidR="005D12BC">
                  <w:rPr>
                    <w:noProof/>
                    <w:webHidden/>
                  </w:rPr>
                  <w:fldChar w:fldCharType="end"/>
                </w:r>
              </w:hyperlink>
            </w:p>
            <w:p w14:paraId="06709667" w14:textId="3B755A5D" w:rsidR="005D12BC" w:rsidRDefault="005D7955">
              <w:pPr>
                <w:pStyle w:val="Verzeichnis1"/>
                <w:rPr>
                  <w:rFonts w:asciiTheme="minorHAnsi" w:eastAsiaTheme="minorEastAsia" w:hAnsiTheme="minorHAnsi"/>
                  <w:noProof/>
                  <w:lang w:eastAsia="de-DE"/>
                </w:rPr>
              </w:pPr>
              <w:hyperlink w:anchor="_Toc65548741" w:history="1">
                <w:r w:rsidR="005D12BC" w:rsidRPr="00891AD0">
                  <w:rPr>
                    <w:rStyle w:val="Hyperlink"/>
                    <w:noProof/>
                  </w:rPr>
                  <w:t>7</w:t>
                </w:r>
                <w:r w:rsidR="005D12BC">
                  <w:rPr>
                    <w:rFonts w:asciiTheme="minorHAnsi" w:eastAsiaTheme="minorEastAsia" w:hAnsiTheme="minorHAnsi"/>
                    <w:noProof/>
                    <w:lang w:eastAsia="de-DE"/>
                  </w:rPr>
                  <w:tab/>
                </w:r>
                <w:r w:rsidR="005D12BC" w:rsidRPr="00891AD0">
                  <w:rPr>
                    <w:rStyle w:val="Hyperlink"/>
                    <w:noProof/>
                  </w:rPr>
                  <w:t>Literaturverzeichnis</w:t>
                </w:r>
                <w:r w:rsidR="005D12BC">
                  <w:rPr>
                    <w:noProof/>
                    <w:webHidden/>
                  </w:rPr>
                  <w:tab/>
                </w:r>
                <w:r w:rsidR="005D12BC">
                  <w:rPr>
                    <w:noProof/>
                    <w:webHidden/>
                  </w:rPr>
                  <w:fldChar w:fldCharType="begin"/>
                </w:r>
                <w:r w:rsidR="005D12BC">
                  <w:rPr>
                    <w:noProof/>
                    <w:webHidden/>
                  </w:rPr>
                  <w:instrText xml:space="preserve"> PAGEREF _Toc65548741 \h </w:instrText>
                </w:r>
                <w:r w:rsidR="005D12BC">
                  <w:rPr>
                    <w:noProof/>
                    <w:webHidden/>
                  </w:rPr>
                </w:r>
                <w:r w:rsidR="005D12BC">
                  <w:rPr>
                    <w:noProof/>
                    <w:webHidden/>
                  </w:rPr>
                  <w:fldChar w:fldCharType="separate"/>
                </w:r>
                <w:r w:rsidR="005D12BC">
                  <w:rPr>
                    <w:noProof/>
                    <w:webHidden/>
                  </w:rPr>
                  <w:t>12</w:t>
                </w:r>
                <w:r w:rsidR="005D12BC">
                  <w:rPr>
                    <w:noProof/>
                    <w:webHidden/>
                  </w:rPr>
                  <w:fldChar w:fldCharType="end"/>
                </w:r>
              </w:hyperlink>
            </w:p>
            <w:p w14:paraId="07E9C6EB" w14:textId="28468E77" w:rsidR="008A15C7" w:rsidRDefault="008A15C7">
              <w:r>
                <w:rPr>
                  <w:b/>
                  <w:bCs/>
                </w:rPr>
                <w:fldChar w:fldCharType="end"/>
              </w:r>
            </w:p>
          </w:sdtContent>
        </w:sdt>
        <w:p w14:paraId="52C15461" w14:textId="77777777" w:rsidR="00C1498D" w:rsidRDefault="009B6439">
          <w:pPr>
            <w:spacing w:after="160" w:line="259" w:lineRule="auto"/>
            <w:jc w:val="left"/>
            <w:sectPr w:rsidR="00C1498D" w:rsidSect="00AC6BD1">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r>
            <w:br w:type="page"/>
          </w:r>
        </w:p>
        <w:p w14:paraId="0C9C707B" w14:textId="38406E33" w:rsidR="003F7F89" w:rsidRDefault="00AD268D" w:rsidP="003574C7">
          <w:pPr>
            <w:pStyle w:val="berschrift1"/>
          </w:pPr>
          <w:bookmarkStart w:id="6" w:name="_Toc65548724"/>
          <w:r w:rsidRPr="003574C7">
            <w:lastRenderedPageBreak/>
            <w:t>Einleitung</w:t>
          </w:r>
          <w:bookmarkEnd w:id="6"/>
        </w:p>
        <w:p w14:paraId="56ED9E76" w14:textId="2B3990F0" w:rsidR="00143246" w:rsidRPr="00143246" w:rsidRDefault="00143246" w:rsidP="00894299">
          <w:pPr>
            <w:rPr>
              <w:shd w:val="clear" w:color="auto" w:fill="FFFFFF"/>
            </w:rPr>
          </w:pPr>
          <w:commentRangeStart w:id="7"/>
          <w:r w:rsidRPr="00143246">
            <w:rPr>
              <w:shd w:val="clear" w:color="auto" w:fill="FFFFFF"/>
            </w:rPr>
            <w:t xml:space="preserve">Am 15 März 2016 </w:t>
          </w:r>
          <w:r w:rsidR="00B344B0">
            <w:rPr>
              <w:shd w:val="clear" w:color="auto" w:fill="FFFFFF"/>
            </w:rPr>
            <w:t>stand</w:t>
          </w:r>
          <w:r w:rsidRPr="00143246">
            <w:rPr>
              <w:shd w:val="clear" w:color="auto" w:fill="FFFFFF"/>
            </w:rPr>
            <w:t xml:space="preserve"> es fest: AlphaGo besiegt den zu der Zeit als stärksten Spieler der Welt </w:t>
          </w:r>
          <w:commentRangeEnd w:id="7"/>
          <w:r w:rsidR="00A367D6">
            <w:rPr>
              <w:rStyle w:val="Kommentarzeichen"/>
            </w:rPr>
            <w:commentReference w:id="7"/>
          </w:r>
          <w:r w:rsidRPr="00143246">
            <w:rPr>
              <w:shd w:val="clear" w:color="auto" w:fill="FFFFFF"/>
            </w:rPr>
            <w:t>geltenden</w:t>
          </w:r>
          <w:r w:rsidR="00925A12">
            <w:rPr>
              <w:shd w:val="clear" w:color="auto" w:fill="FFFFFF"/>
            </w:rPr>
            <w:t xml:space="preserve"> </w:t>
          </w:r>
          <w:r w:rsidRPr="00143246">
            <w:rPr>
              <w:shd w:val="clear" w:color="auto" w:fill="FFFFFF"/>
            </w:rPr>
            <w:t xml:space="preserve">Lee </w:t>
          </w:r>
          <w:proofErr w:type="spellStart"/>
          <w:r w:rsidRPr="00143246">
            <w:rPr>
              <w:shd w:val="clear" w:color="auto" w:fill="FFFFFF"/>
            </w:rPr>
            <w:t>Sedol</w:t>
          </w:r>
          <w:proofErr w:type="spellEnd"/>
          <w:r w:rsidRPr="00143246">
            <w:rPr>
              <w:shd w:val="clear" w:color="auto" w:fill="FFFFFF"/>
            </w:rPr>
            <w:t xml:space="preserve"> in einer Partie Go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8"/>
          <w:r w:rsidRPr="00143246">
            <w:rPr>
              <w:shd w:val="clear" w:color="auto" w:fill="FFFFFF"/>
            </w:rPr>
            <w:t>fahrenden Autos, der Wettervorhersage oder Spracherkennung zu tun?</w:t>
          </w:r>
        </w:p>
        <w:p w14:paraId="48C8EACE" w14:textId="720FEED0" w:rsidR="00722F94" w:rsidRPr="004F1009" w:rsidRDefault="00143246" w:rsidP="00143246">
          <w:pPr>
            <w:rPr>
              <w:shd w:val="clear" w:color="auto" w:fill="FFFFFF"/>
            </w:rPr>
          </w:pPr>
          <w:r w:rsidRPr="00143246">
            <w:rPr>
              <w:shd w:val="clear" w:color="auto" w:fill="FFFFFF"/>
            </w:rPr>
            <w:t>Die Antwort</w:t>
          </w:r>
          <w:r w:rsidR="008F38BF">
            <w:rPr>
              <w:shd w:val="clear" w:color="auto" w:fill="FFFFFF"/>
            </w:rPr>
            <w:t xml:space="preserve"> auf diese Frage</w:t>
          </w:r>
          <w:r w:rsidRPr="00143246">
            <w:rPr>
              <w:shd w:val="clear" w:color="auto" w:fill="FFFFFF"/>
            </w:rPr>
            <w:t xml:space="preserve"> ist: 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8"/>
          <w:r w:rsidR="00A367D6">
            <w:rPr>
              <w:rStyle w:val="Kommentarzeichen"/>
            </w:rPr>
            <w:commentReference w:id="8"/>
          </w:r>
          <w:r w:rsidRPr="00143246">
            <w:rPr>
              <w:shd w:val="clear" w:color="auto" w:fill="FFFFFF"/>
            </w:rPr>
            <w:t>Intelligenz (KI) gearbeitet, bzw. gibt es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9"/>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9"/>
          <w:r w:rsidR="00A367D6">
            <w:rPr>
              <w:rStyle w:val="Kommentarzeichen"/>
            </w:rPr>
            <w:commentReference w:id="9"/>
          </w:r>
          <w:proofErr w:type="spellStart"/>
          <w:proofErr w:type="gramStart"/>
          <w:r w:rsidR="006306DB">
            <w:rPr>
              <w:shd w:val="clear" w:color="auto" w:fill="FFFFFF"/>
            </w:rPr>
            <w:t>KI’s</w:t>
          </w:r>
          <w:proofErr w:type="spellEnd"/>
          <w:proofErr w:type="gramEnd"/>
          <w:r w:rsidR="006306DB">
            <w:rPr>
              <w:shd w:val="clear" w:color="auto" w:fill="FFFFFF"/>
            </w:rPr>
            <w:t xml:space="preserve">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w:t>
          </w:r>
          <w:proofErr w:type="spellStart"/>
          <w:proofErr w:type="gramStart"/>
          <w:r w:rsidR="00C20698">
            <w:rPr>
              <w:shd w:val="clear" w:color="auto" w:fill="FFFFFF"/>
            </w:rPr>
            <w:t>KI’s</w:t>
          </w:r>
          <w:proofErr w:type="spellEnd"/>
          <w:proofErr w:type="gramEnd"/>
          <w:r w:rsidR="00C20698">
            <w:rPr>
              <w:shd w:val="clear" w:color="auto" w:fill="FFFFFF"/>
            </w:rPr>
            <w:t xml:space="preserve">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w:t>
          </w:r>
          <w:proofErr w:type="spellStart"/>
          <w:proofErr w:type="gramStart"/>
          <w:r w:rsidR="005C4FB9">
            <w:rPr>
              <w:shd w:val="clear" w:color="auto" w:fill="FFFFFF"/>
            </w:rPr>
            <w:t>KI’s</w:t>
          </w:r>
          <w:proofErr w:type="spellEnd"/>
          <w:proofErr w:type="gramEnd"/>
          <w:r w:rsidR="005C4FB9">
            <w:rPr>
              <w:shd w:val="clear" w:color="auto" w:fill="FFFFFF"/>
            </w:rPr>
            <w:t xml:space="preserve">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E75C0">
            <w:rPr>
              <w:shd w:val="clear" w:color="auto" w:fill="FFFFFF"/>
            </w:rPr>
            <w:t xml:space="preserve">D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E75C0">
            <w:rPr>
              <w:shd w:val="clear" w:color="auto" w:fill="FFFFFF"/>
            </w:rPr>
            <w:t xml:space="preserve"> Optimierung von Molekülsimulationen für die Werkstoffforschung in der Physik</w:t>
          </w:r>
          <w:r w:rsidR="00335E24">
            <w:rPr>
              <w:shd w:val="clear" w:color="auto" w:fill="FFFFFF"/>
            </w:rPr>
            <w:t>;</w:t>
          </w:r>
          <w:r w:rsidR="00475CB0">
            <w:rPr>
              <w:shd w:val="clear" w:color="auto" w:fill="FFFFFF"/>
            </w:rPr>
            <w:t xml:space="preserve"> </w:t>
          </w:r>
          <w:r w:rsidR="00475CB0" w:rsidRPr="004F1009">
            <w:rPr>
              <w:strike/>
              <w:shd w:val="clear" w:color="auto" w:fill="FFFFFF"/>
            </w:rPr>
            <w:t>dem</w:t>
          </w:r>
          <w:r w:rsidR="00335E24" w:rsidRPr="004F1009">
            <w:rPr>
              <w:strike/>
              <w:shd w:val="clear" w:color="auto" w:fill="FFFFFF"/>
            </w:rPr>
            <w:t xml:space="preserve"> Finden von neuen potentiellen Wirkstoffen in der Pharmazie</w:t>
          </w:r>
          <w:r w:rsidR="004F1009">
            <w:rPr>
              <w:strike/>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0928F72F" w14:textId="203FC081" w:rsidR="006306DB" w:rsidRDefault="00A67C4A" w:rsidP="00143246">
          <w:pPr>
            <w:rPr>
              <w:shd w:val="clear" w:color="auto" w:fill="FFFFFF"/>
            </w:rPr>
          </w:pPr>
          <w:r>
            <w:rPr>
              <w:shd w:val="clear" w:color="auto" w:fill="FFFFFF"/>
            </w:rPr>
            <w:t xml:space="preserve"> </w:t>
          </w:r>
          <w:r w:rsidR="00690508">
            <w:rPr>
              <w:shd w:val="clear" w:color="auto" w:fill="FFFFFF"/>
            </w:rPr>
            <w:t xml:space="preserve">   </w:t>
          </w:r>
        </w:p>
        <w:p w14:paraId="6A65929C" w14:textId="6D6C789E" w:rsidR="003F7F89" w:rsidRPr="00C029FB" w:rsidRDefault="00C27F7E" w:rsidP="00B5470D">
          <w:pPr>
            <w:pStyle w:val="berschrift2"/>
          </w:pPr>
          <w:bookmarkStart w:id="10" w:name="_Toc65548725"/>
          <w:r w:rsidRPr="00C029FB">
            <w:t>Begriffe aus dem Feld der KI</w:t>
          </w:r>
          <w:bookmarkEnd w:id="10"/>
        </w:p>
        <w:p w14:paraId="5564B17A" w14:textId="6B5C17F4" w:rsidR="00CD15FE" w:rsidRDefault="00AB5DF3" w:rsidP="00204EDF">
          <w:r>
            <w:t xml:space="preserve">In diesem Kapitel werden für die A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diese Arbeit</w:t>
          </w:r>
          <w:r>
            <w:t>, mit der verwendeten Methode,</w:t>
          </w:r>
          <w:r w:rsidR="00722F94">
            <w:t xml:space="preserve"> in das sehr weitläufige Gebiet der KI</w:t>
          </w:r>
          <w:r w:rsidR="00152577">
            <w:t xml:space="preserve"> besser</w:t>
          </w:r>
          <w:r>
            <w:t xml:space="preserve"> einzuordnen.</w:t>
          </w:r>
        </w:p>
        <w:p w14:paraId="01658BBC" w14:textId="77777777" w:rsidR="00CD15FE" w:rsidRDefault="00CD15FE" w:rsidP="00204EDF"/>
        <w:p w14:paraId="755C4705" w14:textId="449C9181" w:rsidR="00204EDF" w:rsidRDefault="00CD15FE" w:rsidP="00CD15FE">
          <w:pPr>
            <w:pStyle w:val="berschrift3"/>
          </w:pPr>
          <w:bookmarkStart w:id="11" w:name="_Toc65548726"/>
          <w:commentRangeStart w:id="12"/>
          <w:r>
            <w:t>KI</w:t>
          </w:r>
          <w:commentRangeEnd w:id="12"/>
          <w:r>
            <w:rPr>
              <w:rStyle w:val="Kommentarzeichen"/>
              <w:rFonts w:ascii="Times New Roman" w:eastAsiaTheme="minorHAnsi" w:hAnsi="Times New Roman" w:cstheme="minorBidi"/>
            </w:rPr>
            <w:commentReference w:id="12"/>
          </w:r>
          <w:bookmarkEnd w:id="11"/>
          <w:r>
            <w:t xml:space="preserve"> </w:t>
          </w:r>
          <w:r w:rsidR="00722F94">
            <w:t xml:space="preserve"> </w:t>
          </w:r>
        </w:p>
        <w:p w14:paraId="61D640F4" w14:textId="06574278"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commentRangeStart w:id="13"/>
          <w:r w:rsidR="008F0ECF">
            <w:fldChar w:fldCharType="begin" w:fldLock="1"/>
          </w:r>
          <w:r w:rsidR="00425787">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7]","manualFormatting":"[7, s.8]","plainTextFormattedCitation":"[7]","previouslyFormattedCitation":"[7]"},"properties":{"noteIndex":0},"schema":"https://github.com/citation-style-language/schema/raw/master/csl-citation.json"}</w:instrText>
          </w:r>
          <w:r w:rsidR="008F0ECF">
            <w:fldChar w:fldCharType="separate"/>
          </w:r>
          <w:r w:rsidR="008F0ECF" w:rsidRPr="008F0ECF">
            <w:rPr>
              <w:noProof/>
            </w:rPr>
            <w:t>[7</w:t>
          </w:r>
          <w:r w:rsidR="00E562C4">
            <w:rPr>
              <w:noProof/>
            </w:rPr>
            <w:t xml:space="preserve">, </w:t>
          </w:r>
          <w:r w:rsidR="00425787">
            <w:rPr>
              <w:noProof/>
            </w:rPr>
            <w:t>s</w:t>
          </w:r>
          <w:r w:rsidR="00E562C4">
            <w:rPr>
              <w:noProof/>
            </w:rPr>
            <w:t>.8</w:t>
          </w:r>
          <w:r w:rsidR="008F0ECF" w:rsidRPr="008F0ECF">
            <w:rPr>
              <w:noProof/>
            </w:rPr>
            <w:t>]</w:t>
          </w:r>
          <w:r w:rsidR="008F0ECF">
            <w:fldChar w:fldCharType="end"/>
          </w:r>
          <w:commentRangeEnd w:id="13"/>
          <w:r w:rsidR="00D12F4D">
            <w:rPr>
              <w:rStyle w:val="Kommentarzeichen"/>
            </w:rPr>
            <w:commentReference w:id="13"/>
          </w:r>
          <w:r w:rsidR="007916D1">
            <w:t>.</w:t>
          </w:r>
          <w:r w:rsidR="007F4312">
            <w:t xml:space="preserve"> 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 xml:space="preserve">Schwache </w:t>
          </w:r>
          <w:proofErr w:type="spellStart"/>
          <w:proofErr w:type="gramStart"/>
          <w:r w:rsidR="00BF7D57">
            <w:t>KI</w:t>
          </w:r>
          <w:r w:rsidR="00CE6190">
            <w:t>’s</w:t>
          </w:r>
          <w:proofErr w:type="spellEnd"/>
          <w:proofErr w:type="gramEnd"/>
          <w:r w:rsidR="00CE6190">
            <w:t xml:space="preserve">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9C272E9" w:rsidR="00592413" w:rsidRDefault="00201E5C" w:rsidP="008F0ECF">
          <w:pPr>
            <w:rPr>
              <w:shd w:val="clear" w:color="auto" w:fill="FFFFFF"/>
            </w:rPr>
          </w:pPr>
          <w:r>
            <w:rPr>
              <w:shd w:val="clear" w:color="auto" w:fill="FFFFFF"/>
            </w:rPr>
            <w:t xml:space="preserve">Starke </w:t>
          </w:r>
          <w:proofErr w:type="spellStart"/>
          <w:proofErr w:type="gramStart"/>
          <w:r>
            <w:rPr>
              <w:shd w:val="clear" w:color="auto" w:fill="FFFFFF"/>
            </w:rPr>
            <w:t>KI’s</w:t>
          </w:r>
          <w:proofErr w:type="spellEnd"/>
          <w:proofErr w:type="gramEnd"/>
          <w:r>
            <w:rPr>
              <w:shd w:val="clear" w:color="auto" w:fill="FFFFFF"/>
            </w:rPr>
            <w:t xml:space="preserve"> hingegen sind </w:t>
          </w:r>
          <w:r w:rsidR="00CD31B4">
            <w:rPr>
              <w:shd w:val="clear" w:color="auto" w:fill="FFFFFF"/>
            </w:rPr>
            <w:t>zurzeit</w:t>
          </w:r>
          <w:r>
            <w:rPr>
              <w:shd w:val="clear" w:color="auto" w:fill="FFFFFF"/>
            </w:rPr>
            <w:t xml:space="preserve"> nicht existent.</w:t>
          </w:r>
          <w:r w:rsidR="00E408DD">
            <w:rPr>
              <w:shd w:val="clear" w:color="auto" w:fill="FFFFFF"/>
            </w:rPr>
            <w:t xml:space="preserve"> </w:t>
          </w:r>
          <w:r w:rsidR="0069361A">
            <w:rPr>
              <w:shd w:val="clear" w:color="auto" w:fill="FFFFFF"/>
            </w:rPr>
            <w:t>Eine starke KI 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 xml:space="preserve">in </w:t>
          </w:r>
          <w:r w:rsidR="00BA44C6">
            <w:rPr>
              <w:shd w:val="clear" w:color="auto" w:fill="FFFFFF"/>
            </w:rPr>
            <w:lastRenderedPageBreak/>
            <w:t>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Ob und wann es 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765799">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8]","plainTextFormattedCitation":"[8]","previouslyFormattedCitation":"[8]"},"properties":{"noteIndex":0},"schema":"https://github.com/citation-style-language/schema/raw/master/csl-citation.json"}</w:instrText>
          </w:r>
          <w:r w:rsidR="00592413">
            <w:rPr>
              <w:shd w:val="clear" w:color="auto" w:fill="FFFFFF"/>
            </w:rPr>
            <w:fldChar w:fldCharType="separate"/>
          </w:r>
          <w:r w:rsidR="00592413" w:rsidRPr="00592413">
            <w:rPr>
              <w:noProof/>
              <w:shd w:val="clear" w:color="auto" w:fill="FFFFFF"/>
            </w:rPr>
            <w:t>[8]</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51061C0B"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w:t>
          </w:r>
          <w:proofErr w:type="spellStart"/>
          <w:proofErr w:type="gramStart"/>
          <w:r w:rsidR="00C422DA">
            <w:rPr>
              <w:shd w:val="clear" w:color="auto" w:fill="FFFFFF"/>
            </w:rPr>
            <w:t>KI’s</w:t>
          </w:r>
          <w:proofErr w:type="spellEnd"/>
          <w:proofErr w:type="gramEnd"/>
          <w:r w:rsidR="00C422DA">
            <w:rPr>
              <w:shd w:val="clear" w:color="auto" w:fill="FFFFFF"/>
            </w:rPr>
            <w:t xml:space="preserve"> in den 1980er Jahren </w:t>
          </w:r>
          <w:r w:rsidR="00315F3A">
            <w:rPr>
              <w:shd w:val="clear" w:color="auto" w:fill="FFFFFF"/>
            </w:rPr>
            <w:t>über</w:t>
          </w:r>
          <w:r w:rsidR="00C422DA">
            <w:rPr>
              <w:shd w:val="clear" w:color="auto" w:fill="FFFFFF"/>
            </w:rPr>
            <w:t xml:space="preserve"> die </w:t>
          </w:r>
          <w:commentRangeStart w:id="14"/>
          <w:r w:rsidR="00C422DA">
            <w:rPr>
              <w:shd w:val="clear" w:color="auto" w:fill="FFFFFF"/>
            </w:rPr>
            <w:t xml:space="preserve">sogenannten </w:t>
          </w:r>
          <w:commentRangeEnd w:id="14"/>
          <w:r w:rsidR="00861241">
            <w:rPr>
              <w:rStyle w:val="Kommentarzeichen"/>
            </w:rPr>
            <w:commentReference w:id="14"/>
          </w:r>
          <w:r w:rsidR="00C422DA">
            <w:rPr>
              <w:shd w:val="clear" w:color="auto" w:fill="FFFFFF"/>
            </w:rPr>
            <w:t>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commentRangeStart w:id="15"/>
          <w:r w:rsidR="003D59E7">
            <w:rPr>
              <w:shd w:val="clear" w:color="auto" w:fill="FFFFFF"/>
            </w:rPr>
            <w:t>Wenn-Dann</w:t>
          </w:r>
          <w:commentRangeEnd w:id="15"/>
          <w:r w:rsidR="005F576D">
            <w:rPr>
              <w:rStyle w:val="Kommentarzeichen"/>
            </w:rPr>
            <w:commentReference w:id="15"/>
          </w:r>
          <w:r w:rsidR="003D59E7">
            <w:rPr>
              <w:shd w:val="clear" w:color="auto" w:fill="FFFFFF"/>
            </w:rPr>
            <w:t>-</w:t>
          </w:r>
          <w:r w:rsidR="002E5F17">
            <w:rPr>
              <w:shd w:val="clear" w:color="auto" w:fill="FFFFFF"/>
            </w:rPr>
            <w:t>Verknüpfunge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bedeutsamer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C67511">
            <w:t xml:space="preserve">Abbildung </w:t>
          </w:r>
          <w:r w:rsidR="00C67511">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05159B45" w:rsidR="009765CE" w:rsidRPr="009765CE" w:rsidRDefault="009765CE" w:rsidP="009765CE">
          <w:pPr>
            <w:pStyle w:val="Beschriftung"/>
            <w:jc w:val="both"/>
          </w:pPr>
          <w:bookmarkStart w:id="16" w:name="_Ref65165195"/>
          <w:r>
            <w:t xml:space="preserve">Abbildung </w:t>
          </w:r>
          <w:r>
            <w:fldChar w:fldCharType="begin"/>
          </w:r>
          <w:r>
            <w:instrText xml:space="preserve"> SEQ Abbildung \* ARABIC </w:instrText>
          </w:r>
          <w:r>
            <w:fldChar w:fldCharType="separate"/>
          </w:r>
          <w:r w:rsidR="00040645">
            <w:rPr>
              <w:noProof/>
            </w:rPr>
            <w:t>1</w:t>
          </w:r>
          <w:r>
            <w:fldChar w:fldCharType="end"/>
          </w:r>
          <w:bookmarkEnd w:id="16"/>
          <w:r>
            <w:t>: Entwicklung der Publikationen im Bereich maschinelles Lernen für Deutschland (DE), Frankreich (FR), Großbritannien (UK), USA (US) und China (CN) sowie die restlichen EU-Staaten und übrige Länder</w:t>
          </w:r>
          <w:r>
            <w:br/>
          </w:r>
          <w:commentRangeStart w:id="17"/>
          <w:r>
            <w:t xml:space="preserve">Quelle: </w:t>
          </w:r>
          <w:proofErr w:type="spellStart"/>
          <w:r>
            <w:t>Frauenhofer</w:t>
          </w:r>
          <w:proofErr w:type="spellEnd"/>
          <w:r>
            <w:t xml:space="preserve">…. S. </w:t>
          </w:r>
          <w:commentRangeEnd w:id="17"/>
          <w:r w:rsidR="006E3D82">
            <w:rPr>
              <w:rStyle w:val="Kommentarzeichen"/>
              <w:iCs w:val="0"/>
            </w:rPr>
            <w:commentReference w:id="17"/>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18" w:name="_Toc65548727"/>
          <w:r>
            <w:rPr>
              <w:shd w:val="clear" w:color="auto" w:fill="FFFFFF"/>
            </w:rPr>
            <w:t>maschinelles Lernen</w:t>
          </w:r>
          <w:bookmarkEnd w:id="18"/>
        </w:p>
        <w:p w14:paraId="5B2DB1BA" w14:textId="3BCFAD7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72693D">
            <w:t xml:space="preserve">Abbildung </w:t>
          </w:r>
          <w:r w:rsidR="0072693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020AE799" w:rsidR="00A378F6" w:rsidRDefault="00D42E0A" w:rsidP="00D42E0A">
          <w:pPr>
            <w:pStyle w:val="Beschriftung"/>
          </w:pPr>
          <w:bookmarkStart w:id="19" w:name="_Ref65267911"/>
          <w:bookmarkStart w:id="20" w:name="_Ref65267907"/>
          <w:r>
            <w:t xml:space="preserve">Abbildung </w:t>
          </w:r>
          <w:r>
            <w:fldChar w:fldCharType="begin"/>
          </w:r>
          <w:r>
            <w:instrText xml:space="preserve"> SEQ Abbildung \* ARABIC </w:instrText>
          </w:r>
          <w:r>
            <w:fldChar w:fldCharType="separate"/>
          </w:r>
          <w:r w:rsidR="00040645">
            <w:rPr>
              <w:noProof/>
            </w:rPr>
            <w:t>2</w:t>
          </w:r>
          <w:r>
            <w:fldChar w:fldCharType="end"/>
          </w:r>
          <w:bookmarkEnd w:id="19"/>
          <w:r>
            <w:t xml:space="preserve">: </w:t>
          </w:r>
          <w:r w:rsidRPr="00CE39E2">
            <w:t xml:space="preserve">Grundlegendes Prinzip des maschinellen Lernens; </w:t>
          </w:r>
          <w:commentRangeStart w:id="21"/>
          <w:proofErr w:type="spellStart"/>
          <w:r w:rsidRPr="00CE39E2">
            <w:t>icon</w:t>
          </w:r>
          <w:proofErr w:type="spellEnd"/>
          <w:r w:rsidRPr="00CE39E2">
            <w:t xml:space="preserve"> quelle</w:t>
          </w:r>
          <w:commentRangeEnd w:id="21"/>
          <w:r>
            <w:rPr>
              <w:rStyle w:val="Kommentarzeichen"/>
              <w:iCs w:val="0"/>
            </w:rPr>
            <w:commentReference w:id="21"/>
          </w:r>
          <w:bookmarkEnd w:id="20"/>
        </w:p>
        <w:p w14:paraId="7BA989ED" w14:textId="636BD0C1" w:rsidR="007E3A54" w:rsidRDefault="007E3A54" w:rsidP="00A378F6">
          <w:pPr>
            <w:pStyle w:val="Beschriftung"/>
          </w:pPr>
        </w:p>
        <w:p w14:paraId="5B57821F" w14:textId="5AAB551A" w:rsidR="00695CB1" w:rsidRDefault="00695CB1" w:rsidP="006E3D82"/>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777777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15B17BD9" w:rsidR="001514DC" w:rsidRDefault="00D23708" w:rsidP="006E3D82">
          <w:r>
            <w:t xml:space="preserve">Ein viel zitiertes Beispiel ist der </w:t>
          </w:r>
          <w:bookmarkStart w:id="22" w:name="Antispamfilter"/>
          <w:r>
            <w:t xml:space="preserve">Einsatz in Antispamfiltern </w:t>
          </w:r>
          <w:bookmarkEnd w:id="22"/>
          <w:r>
            <w:t xml:space="preserve">für </w:t>
          </w:r>
          <w:r w:rsidR="00765799">
            <w:t>E-Mails</w:t>
          </w:r>
          <w:r w:rsidR="00C277B8">
            <w:t xml:space="preserve"> </w:t>
          </w:r>
          <w:r w:rsidR="00C277B8">
            <w:fldChar w:fldCharType="begin" w:fldLock="1"/>
          </w:r>
          <w:r w:rsidR="00336534">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9]","plainTextFormattedCitation":"[9]","previouslyFormattedCitation":"[9]"},"properties":{"noteIndex":0},"schema":"https://github.com/citation-style-language/schema/raw/master/csl-citation.json"}</w:instrText>
          </w:r>
          <w:r w:rsidR="00C277B8">
            <w:fldChar w:fldCharType="separate"/>
          </w:r>
          <w:r w:rsidR="00C277B8" w:rsidRPr="00C277B8">
            <w:rPr>
              <w:noProof/>
            </w:rPr>
            <w:t>[9]</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23" w:name="Datenerfassung"/>
          <w:r w:rsidRPr="00B94BD8">
            <w:rPr>
              <w:b/>
              <w:bCs/>
            </w:rPr>
            <w:t>Datenerfassung</w:t>
          </w:r>
          <w:bookmarkEnd w:id="23"/>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54DA9B83"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w:t>
          </w:r>
          <w:r w:rsidR="00E621B1">
            <w:lastRenderedPageBreak/>
            <w:t xml:space="preserve">Daten zwischen den beiden erzeugten Datensätzen ähnlich ist. </w:t>
          </w:r>
          <w:r w:rsidR="00A60118">
            <w:t xml:space="preserve">Eine Möglichkeit die Ähnlichkeit zu 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C67511">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055D5B8F"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4D4920">
            <w:t xml:space="preserve">Abbildung </w:t>
          </w:r>
          <w:r w:rsidR="004D4920">
            <w:rPr>
              <w:noProof/>
            </w:rPr>
            <w:t>3</w:t>
          </w:r>
          <w:r w:rsidR="004D4920">
            <w:fldChar w:fldCharType="end"/>
          </w:r>
          <w:r w:rsidR="00C1381F">
            <w:fldChar w:fldCharType="begin"/>
          </w:r>
          <w:r w:rsidR="00C1381F">
            <w:instrText xml:space="preserve"> REF _Ref65268126 \h </w:instrTex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keine </w:t>
          </w:r>
          <w:proofErr w:type="spellStart"/>
          <w:r w:rsidR="00882E73">
            <w:t>Labelung</w:t>
          </w:r>
          <w:proofErr w:type="spellEnd"/>
          <w:r w:rsidR="00882E73">
            <w:t xml:space="preserve"> der Daten vorhanden ist</w:t>
          </w:r>
          <w:r w:rsidR="00D91612">
            <w:t>,</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EA50F3">
            <w:t>oben</w:t>
          </w:r>
          <w:r w:rsidR="00EA50F3">
            <w:fldChar w:fldCharType="end"/>
          </w:r>
          <w:r w:rsidR="00EA50F3">
            <w:t xml:space="preserve"> beschrieben</w:t>
          </w:r>
          <w:r w:rsidR="004D4920">
            <w:t>,</w:t>
          </w:r>
          <w:r w:rsidR="00EA50F3">
            <w:t xml:space="preserve"> eine </w:t>
          </w:r>
          <w:proofErr w:type="spellStart"/>
          <w:r w:rsidR="00EA50F3">
            <w:t>Labelung</w:t>
          </w:r>
          <w:proofErr w:type="spellEnd"/>
          <w:r w:rsidR="00EA50F3">
            <w:t xml:space="preserve"> vorliegt</w:t>
          </w:r>
          <w:r w:rsidR="004D4920">
            <w:t>.</w:t>
          </w:r>
          <w:r w:rsidR="00E24457">
            <w:t xml:space="preserve"> Ein überwachtes Lernen Modell wird mit gelabelten Daten trainiert, dass es</w:t>
          </w:r>
          <w:r w:rsidR="008641D2">
            <w:t xml:space="preserve"> </w:t>
          </w:r>
          <w:r w:rsidR="00E24457">
            <w:t>zukünftig</w:t>
          </w:r>
          <w:r w:rsidR="008641D2">
            <w:t xml:space="preserve"> zu </w:t>
          </w:r>
          <w:proofErr w:type="spellStart"/>
          <w:r w:rsidR="00E24457">
            <w:t>ungelabelten</w:t>
          </w:r>
          <w:proofErr w:type="spellEnd"/>
          <w:r w:rsidR="00E24457">
            <w:t xml:space="preserve"> Daten ein Label</w:t>
          </w:r>
          <w:r w:rsidR="008641D2">
            <w:t xml:space="preserve"> als </w:t>
          </w:r>
          <w:r w:rsidR="00AE4808">
            <w:t>Output ausgeben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ine endliche Zahl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4E202B">
            <w:rPr>
              <w:noProof/>
            </w:rPr>
            <w:t>Kern</w:t>
          </w:r>
          <w:r w:rsidR="004E202B">
            <w:noBreakHyphen/>
          </w:r>
          <w:r w:rsidR="004E202B">
            <w:rPr>
              <w:noProof/>
            </w:rPr>
            <w:t>Methoden</w:t>
          </w:r>
          <w:commentRangeStart w:id="24"/>
          <w:r w:rsidR="00285725" w:rsidRPr="00402F59">
            <w:rPr>
              <w:i/>
              <w:iCs/>
            </w:rPr>
            <w:t xml:space="preserve"> </w:t>
          </w:r>
          <w:r w:rsidR="00285725">
            <w:t>und neuronale Netze</w:t>
          </w:r>
          <w:r w:rsidR="00680554">
            <w:t>.</w:t>
          </w:r>
          <w:commentRangeEnd w:id="24"/>
          <w:r w:rsidR="00284003">
            <w:rPr>
              <w:rStyle w:val="Kommentarzeichen"/>
            </w:rPr>
            <w:commentReference w:id="24"/>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3CCCD316" w:rsidR="00A93AEE" w:rsidRDefault="00EA50F3" w:rsidP="00EA50F3">
          <w:pPr>
            <w:pStyle w:val="Beschriftung"/>
          </w:pPr>
          <w:bookmarkStart w:id="25" w:name="_Ref65268534"/>
          <w:r>
            <w:t xml:space="preserve">Abbildung </w:t>
          </w:r>
          <w:r>
            <w:fldChar w:fldCharType="begin"/>
          </w:r>
          <w:r>
            <w:instrText xml:space="preserve"> SEQ Abbildung \* ARABIC </w:instrText>
          </w:r>
          <w:r>
            <w:fldChar w:fldCharType="separate"/>
          </w:r>
          <w:r w:rsidR="00040645">
            <w:rPr>
              <w:noProof/>
            </w:rPr>
            <w:t>3</w:t>
          </w:r>
          <w:r>
            <w:fldChar w:fldCharType="end"/>
          </w:r>
          <w:bookmarkEnd w:id="25"/>
          <w:r>
            <w:t xml:space="preserve">: </w:t>
          </w:r>
          <w:r w:rsidRPr="00801F7B">
            <w:t xml:space="preserve">Übersicht über verschiedene Modelle des maschinellen Lernens. Die für diese Arbeit relevanten Modelle sind in orangener Farbe dargestellt. </w:t>
          </w:r>
          <w:proofErr w:type="gramStart"/>
          <w:r w:rsidRPr="00801F7B">
            <w:t>Quelle(</w:t>
          </w:r>
          <w:proofErr w:type="gramEnd"/>
          <w:r w:rsidR="002270FD">
            <w:t>selber gemacht</w:t>
          </w:r>
          <w:r w:rsidR="005A4D7F">
            <w:t xml:space="preserve">, </w:t>
          </w:r>
          <w:proofErr w:type="spellStart"/>
          <w:r w:rsidR="005A4D7F">
            <w:t>vorlage</w:t>
          </w:r>
          <w:proofErr w:type="spellEnd"/>
          <w:r w:rsidR="005A4D7F">
            <w:t xml:space="preserve"> aus dem Paper</w:t>
          </w:r>
          <w:r w:rsidRPr="00801F7B">
            <w:t>)</w:t>
          </w:r>
        </w:p>
        <w:p w14:paraId="4B2410C9" w14:textId="550FD717" w:rsidR="00343BE8" w:rsidRPr="00343BE8" w:rsidRDefault="00343BE8" w:rsidP="00343BE8">
          <w:pPr>
            <w:pStyle w:val="Beschriftung"/>
            <w:jc w:val="both"/>
          </w:pPr>
        </w:p>
        <w:p w14:paraId="3994312A" w14:textId="412596FA" w:rsidR="0087368D" w:rsidRDefault="00625E9B" w:rsidP="00B94BD8">
          <w:r w:rsidRPr="00B94BD8">
            <w:rPr>
              <w:b/>
              <w:bCs/>
            </w:rPr>
            <w:lastRenderedPageBreak/>
            <w:t>Trainieren des Modells</w:t>
          </w:r>
          <w:r w:rsidR="00CA1A20" w:rsidRPr="00B94BD8">
            <w:rPr>
              <w:b/>
              <w:bCs/>
            </w:rPr>
            <w:t xml:space="preserve">: </w:t>
          </w:r>
          <w:r w:rsidR="00B77ABF">
            <w:t xml:space="preserve">Beim Modelltraining geht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C67511" w:rsidRPr="00180474">
            <w:t xml:space="preserve">Abbildung </w:t>
          </w:r>
          <w:r w:rsidR="00C67511">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7640EAFC" w:rsidR="00C549F4" w:rsidRPr="00180474" w:rsidRDefault="00C549F4" w:rsidP="00180474">
          <w:pPr>
            <w:pStyle w:val="Beschriftung"/>
          </w:pPr>
          <w:bookmarkStart w:id="26" w:name="_Ref65188375"/>
          <w:r w:rsidRPr="00180474">
            <w:t xml:space="preserve">Abbildung </w:t>
          </w:r>
          <w:r w:rsidRPr="00180474">
            <w:fldChar w:fldCharType="begin"/>
          </w:r>
          <w:r w:rsidRPr="00180474">
            <w:instrText xml:space="preserve"> SEQ Abbildung \* ARABIC </w:instrText>
          </w:r>
          <w:r w:rsidRPr="00180474">
            <w:fldChar w:fldCharType="separate"/>
          </w:r>
          <w:r w:rsidR="00040645">
            <w:rPr>
              <w:noProof/>
            </w:rPr>
            <w:t>4</w:t>
          </w:r>
          <w:r w:rsidRPr="00180474">
            <w:fldChar w:fldCharType="end"/>
          </w:r>
          <w:bookmarkEnd w:id="26"/>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 an.</w:t>
          </w:r>
          <w:r w:rsidR="00781E4C" w:rsidRPr="00180474">
            <w:t xml:space="preserve"> </w:t>
          </w:r>
          <w:commentRangeStart w:id="27"/>
          <w:r w:rsidR="0071140B" w:rsidRPr="00180474">
            <w:t xml:space="preserve">Quelle: XXXXXXXXXXXXXXX </w:t>
          </w:r>
          <w:commentRangeEnd w:id="27"/>
          <w:r w:rsidR="0071140B" w:rsidRPr="00180474">
            <w:rPr>
              <w:rStyle w:val="Kommentarzeichen"/>
              <w:sz w:val="20"/>
              <w:szCs w:val="18"/>
            </w:rPr>
            <w:commentReference w:id="27"/>
          </w:r>
          <w:r w:rsidR="00966EDD" w:rsidRPr="00180474">
            <w:t xml:space="preserve"> </w:t>
          </w:r>
          <w:r w:rsidR="00422813" w:rsidRPr="00180474">
            <w:t xml:space="preserve">    </w:t>
          </w:r>
        </w:p>
        <w:p w14:paraId="1F3B7E99" w14:textId="77777777" w:rsidR="005D48B9" w:rsidRDefault="005D48B9" w:rsidP="00755B9C"/>
        <w:p w14:paraId="4FC6B214" w14:textId="194ED53C"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DE48B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0]","plainTextFormattedCitation":"[10]","previouslyFormattedCitation":"[10]"},"properties":{"noteIndex":0},"schema":"https://github.com/citation-style-language/schema/raw/master/csl-citation.json"}</w:instrText>
          </w:r>
          <w:r w:rsidR="00DA5EDF">
            <w:fldChar w:fldCharType="separate"/>
          </w:r>
          <w:r w:rsidR="00DA5EDF" w:rsidRPr="00E80B44">
            <w:rPr>
              <w:noProof/>
            </w:rPr>
            <w:t>[10]</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2E33006C" w14:textId="21E2AC56" w:rsidR="004911A7" w:rsidRPr="00C2122D" w:rsidRDefault="004911A7" w:rsidP="004911A7">
          <w:r w:rsidRPr="00B94BD8">
            <w:rPr>
              <w:b/>
              <w:bCs/>
            </w:rPr>
            <w:t xml:space="preserve">Bewertung des Modells: </w:t>
          </w:r>
          <w:r w:rsidR="0074777D" w:rsidRPr="0074777D">
            <w:t>Zur</w:t>
          </w:r>
          <w:r w:rsidR="0074777D">
            <w:t xml:space="preserve"> Bewertung wird das Modell mit gelabelten Daten</w:t>
          </w:r>
          <w:r w:rsidR="00BB73A8">
            <w:t xml:space="preserve"> des Testdatensatzes</w:t>
          </w:r>
          <w:r w:rsidR="0074777D">
            <w:t xml:space="preserve"> getestet, welche </w:t>
          </w:r>
          <w:r w:rsidR="00BB73A8">
            <w:t xml:space="preserve">bei </w:t>
          </w:r>
          <w:r w:rsidR="00F83F8D">
            <w:t>der</w:t>
          </w:r>
          <w:r w:rsidR="00575D4F">
            <w:t xml:space="preserve"> </w:t>
          </w:r>
          <w:r w:rsidR="00575D4F" w:rsidRPr="00575D4F">
            <w:fldChar w:fldCharType="begin"/>
          </w:r>
          <w:r w:rsidR="00575D4F" w:rsidRPr="00575D4F">
            <w:instrText xml:space="preserve"> REF Datenerfassung \h  \* MERGEFORMAT </w:instrText>
          </w:r>
          <w:r w:rsidR="00575D4F" w:rsidRPr="00575D4F">
            <w:fldChar w:fldCharType="separate"/>
          </w:r>
          <w:r w:rsidR="00575D4F" w:rsidRPr="00575D4F">
            <w:t>Datenerfassung</w:t>
          </w:r>
          <w:r w:rsidR="00575D4F" w:rsidRPr="00575D4F">
            <w:fldChar w:fldCharType="end"/>
          </w:r>
          <w:r w:rsidR="00F83F8D">
            <w:t xml:space="preserve"> von</w:t>
          </w:r>
          <w:r w:rsidR="00BB73A8">
            <w:t xml:space="preserve"> dem gesamten Datensatz abgetrennt wurden. Als Ergebnis erhält man, mehrere </w:t>
          </w:r>
          <w:r w:rsidR="00BC02DD">
            <w:t xml:space="preserve">Maßzahlen, welche die </w:t>
          </w:r>
          <w:r w:rsidR="00AC2FC5">
            <w:t xml:space="preserve">generelle </w:t>
          </w:r>
          <w:r w:rsidR="00BC02DD">
            <w:t xml:space="preserve">Leistung des Modells </w:t>
          </w:r>
          <w:r w:rsidR="00F83F8D">
            <w:t>beschreiben</w:t>
          </w:r>
          <w:r w:rsidR="00247456">
            <w:t xml:space="preserve"> (siehe. </w:t>
          </w:r>
          <w:r w:rsidR="00247456">
            <w:fldChar w:fldCharType="begin"/>
          </w:r>
          <w:r w:rsidR="00247456">
            <w:instrText xml:space="preserve"> REF _Ref65320942 \h </w:instrText>
          </w:r>
          <w:r w:rsidR="00247456">
            <w:fldChar w:fldCharType="separate"/>
          </w:r>
          <w:r w:rsidR="00247456">
            <w:t xml:space="preserve">Statistische </w:t>
          </w:r>
          <w:proofErr w:type="spellStart"/>
          <w:r w:rsidR="00247456">
            <w:t>parameter</w:t>
          </w:r>
          <w:proofErr w:type="spellEnd"/>
          <w:r w:rsidR="00247456">
            <w:fldChar w:fldCharType="end"/>
          </w:r>
          <w:r w:rsidR="00247456">
            <w:t>)</w:t>
          </w:r>
          <w:r w:rsidR="008D6F86">
            <w:t xml:space="preserve">. </w:t>
          </w:r>
          <w:r w:rsidR="003911F3">
            <w:t>Zusätzlich</w:t>
          </w:r>
          <w:r w:rsidR="00AC2FC5">
            <w:t xml:space="preserve"> </w:t>
          </w:r>
          <w:r w:rsidR="003911F3">
            <w:t>können</w:t>
          </w:r>
          <w:r w:rsidR="00AC2FC5">
            <w:t xml:space="preserve"> mithilfe einer </w:t>
          </w:r>
          <w:r w:rsidR="003911F3">
            <w:t xml:space="preserve">Validierung die übergeordneten Parameter zur Steuerung des Models </w:t>
          </w:r>
          <w:r w:rsidR="003911F3" w:rsidRPr="003911F3">
            <w:rPr>
              <w:i/>
              <w:iCs/>
            </w:rPr>
            <w:t>(Hyperparameter</w:t>
          </w:r>
          <w:r w:rsidR="003911F3">
            <w:rPr>
              <w:i/>
              <w:iCs/>
            </w:rPr>
            <w:t xml:space="preserve">) </w:t>
          </w:r>
          <w:r w:rsidR="003911F3">
            <w:t xml:space="preserve">überprüft und </w:t>
          </w:r>
          <w:r w:rsidR="00DD5C5C">
            <w:t>gegeben</w:t>
          </w:r>
          <w:r w:rsidR="00B05D31">
            <w:t>en</w:t>
          </w:r>
          <w:r w:rsidR="00DD5C5C">
            <w:t>falls</w:t>
          </w:r>
          <w:r w:rsidR="003911F3">
            <w:t xml:space="preserve"> angepasst werden.</w:t>
          </w:r>
          <w:r w:rsidR="008D42AB">
            <w:t xml:space="preserve"> Die </w:t>
          </w:r>
          <w:r w:rsidR="00D90120">
            <w:t xml:space="preserve">Validierung </w:t>
          </w:r>
          <w:r w:rsidR="00354FAC">
            <w:t>kann</w:t>
          </w:r>
          <w:r w:rsidR="008D42AB">
            <w:t xml:space="preserve"> mit einem Datensatz gemacht werden, welcher wie der </w:t>
          </w:r>
          <w:commentRangeStart w:id="28"/>
          <w:r w:rsidR="008D42AB">
            <w:t>Testdatensatz</w:t>
          </w:r>
          <w:commentRangeEnd w:id="28"/>
          <w:r w:rsidR="008D42AB">
            <w:rPr>
              <w:rStyle w:val="Kommentarzeichen"/>
            </w:rPr>
            <w:commentReference w:id="28"/>
          </w:r>
          <w:r w:rsidR="008D42AB">
            <w:t xml:space="preserve">, </w:t>
          </w:r>
          <w:commentRangeStart w:id="29"/>
          <w:r w:rsidR="008D42AB">
            <w:t>dem</w:t>
          </w:r>
          <w:r w:rsidR="00354FAC">
            <w:t xml:space="preserve"> Trainingsdatensatz vorenthalten </w:t>
          </w:r>
          <w:r w:rsidR="008D42AB">
            <w:t xml:space="preserve">wurde </w:t>
          </w:r>
          <w:r w:rsidR="00354FAC">
            <w:t>(</w:t>
          </w:r>
          <w:proofErr w:type="spellStart"/>
          <w:r w:rsidR="00354FAC">
            <w:t>Houldout</w:t>
          </w:r>
          <w:proofErr w:type="spellEnd"/>
          <w:r w:rsidR="00354FAC">
            <w:t>-Methode)</w:t>
          </w:r>
          <w:r w:rsidR="00BF23BC" w:rsidRPr="00BF23BC">
            <w:t>.</w:t>
          </w:r>
          <w:r w:rsidR="00BF23BC">
            <w:t xml:space="preserve"> </w:t>
          </w:r>
          <w:commentRangeEnd w:id="29"/>
          <w:r w:rsidR="003710E7">
            <w:rPr>
              <w:rStyle w:val="Kommentarzeichen"/>
            </w:rPr>
            <w:commentReference w:id="29"/>
          </w:r>
          <w:r w:rsidR="00BF23BC">
            <w:t>Das Aufteilen auf diese Teildatensätze bringt</w:t>
          </w:r>
          <w:r w:rsidR="000C5FDE">
            <w:t xml:space="preserve"> oftmals</w:t>
          </w:r>
          <w:r w:rsidR="00BF23BC">
            <w:t xml:space="preserve"> das Problem mit sich, dass der</w:t>
          </w:r>
          <w:r w:rsidR="004D1994">
            <w:t xml:space="preserve"> Trainingsdatensatz zu klein wird</w:t>
          </w:r>
          <w:r w:rsidR="00C43CDA">
            <w:t xml:space="preserve">. </w:t>
          </w:r>
          <w:r w:rsidR="008054BC">
            <w:t>Um eine Unteranpassung zu vermeiden, kann die Validierung</w:t>
          </w:r>
          <w:r w:rsidR="00FD19FF">
            <w:t xml:space="preserve"> auch</w:t>
          </w:r>
          <w:r w:rsidR="008054BC">
            <w:t xml:space="preserve"> mit einer Kreuzvalidierung erfolgen (siehe.</w:t>
          </w:r>
          <w:r w:rsidR="00AD1F72">
            <w:t xml:space="preserve"> </w:t>
          </w:r>
          <w:r w:rsidR="00AD1F72">
            <w:fldChar w:fldCharType="begin"/>
          </w:r>
          <w:r w:rsidR="00AD1F72">
            <w:instrText xml:space="preserve"> REF _Ref65328111 \h </w:instrText>
          </w:r>
          <w:r w:rsidR="00AD1F72">
            <w:fldChar w:fldCharType="separate"/>
          </w:r>
          <w:r w:rsidR="00AD1F72">
            <w:t>10</w:t>
          </w:r>
          <w:r w:rsidR="00AD1F72" w:rsidRPr="00AD1F72">
            <w:t>-fache Kreuzvalidierung</w:t>
          </w:r>
          <w:r w:rsidR="00AD1F72">
            <w:fldChar w:fldCharType="end"/>
          </w:r>
          <w:r>
            <w:t>)</w:t>
          </w:r>
          <w:r w:rsidR="003315DA">
            <w:t>.</w:t>
          </w:r>
        </w:p>
        <w:p w14:paraId="4C77F638" w14:textId="77777777" w:rsidR="00D17F83" w:rsidRDefault="004911A7" w:rsidP="00957CD4">
          <w:pPr>
            <w:jc w:val="left"/>
          </w:pPr>
          <w:r w:rsidRPr="00B94BD8">
            <w:rPr>
              <w:b/>
              <w:bCs/>
            </w:rPr>
            <w:t xml:space="preserve">Vorhersage: </w:t>
          </w:r>
          <w:r>
            <w:t xml:space="preserve"> </w:t>
          </w:r>
          <w:r w:rsidR="00DE597E">
            <w:t>Das Modell wird an unbekannten Daten angewandt.</w:t>
          </w:r>
        </w:p>
        <w:p w14:paraId="75A3EF98" w14:textId="289D305E" w:rsidR="004911A7" w:rsidRPr="00CA1A20" w:rsidRDefault="00176250" w:rsidP="00957CD4">
          <w:r>
            <w:lastRenderedPageBreak/>
            <w:t>Im Folgenden w</w:t>
          </w:r>
          <w:r w:rsidR="00F6712A">
            <w:t>ird</w:t>
          </w:r>
          <w:r w:rsidR="004172F9">
            <w:t xml:space="preserve"> </w:t>
          </w:r>
          <w:r w:rsidR="00FE61D4">
            <w:t xml:space="preserve">die </w:t>
          </w:r>
          <w:r w:rsidR="004172F9">
            <w:t xml:space="preserve">Funktionsweise der beiden Modelle </w:t>
          </w:r>
          <w:r w:rsidR="008A5AA1" w:rsidRPr="008A5AA1">
            <w:t>Kern-Methoden</w:t>
          </w:r>
          <w:r w:rsidR="008A5AA1">
            <w:t xml:space="preserve"> </w:t>
          </w:r>
          <w:r w:rsidR="00F6712A">
            <w:t>und neuronale Netze</w:t>
          </w:r>
          <w:r w:rsidR="007E7A01">
            <w:t xml:space="preserve"> näher erläutert. </w:t>
          </w:r>
        </w:p>
        <w:p w14:paraId="2282E7D3" w14:textId="58353234" w:rsidR="00200B07" w:rsidRDefault="005C75AB" w:rsidP="00957CD4">
          <w:pPr>
            <w:pStyle w:val="berschrift4"/>
          </w:pPr>
          <w:bookmarkStart w:id="30" w:name="_Hlk65412260"/>
          <w:r>
            <w:t>Kern</w:t>
          </w:r>
          <w:r w:rsidR="00F26AAE">
            <w:t>-Methoden</w:t>
          </w:r>
        </w:p>
        <w:bookmarkEnd w:id="30"/>
        <w:p w14:paraId="216E34B2" w14:textId="212E902C" w:rsidR="00BB1E45" w:rsidRDefault="00BB1E45" w:rsidP="00957CD4">
          <w:r>
            <w:t>Mithilfe von Kern</w:t>
          </w:r>
          <w:r>
            <w:noBreakHyphen/>
            <w:t xml:space="preserve">Methoden (engl. </w:t>
          </w:r>
          <w:proofErr w:type="spellStart"/>
          <w:r w:rsidR="007505FF">
            <w:t>k</w:t>
          </w:r>
          <w:r>
            <w:t>ernel</w:t>
          </w:r>
          <w:r>
            <w:noBreakHyphen/>
          </w:r>
          <w:r w:rsidR="007505FF">
            <w:t>m</w:t>
          </w:r>
          <w:r>
            <w:t>ethods</w:t>
          </w:r>
          <w:proofErr w:type="spellEnd"/>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2875C32" w:rsidR="00BB1E45" w:rsidRDefault="00BB1E45" w:rsidP="00957CD4">
          <w:r>
            <w:t xml:space="preserve">Bei einer </w:t>
          </w:r>
          <w:bookmarkStart w:id="31" w:name="lineare_Klassifizierung"/>
          <w:r w:rsidRPr="00673EDB">
            <w:rPr>
              <w:b/>
              <w:bCs/>
            </w:rPr>
            <w:t>lineare</w:t>
          </w:r>
          <w:r>
            <w:rPr>
              <w:b/>
              <w:bCs/>
            </w:rPr>
            <w:t>n</w:t>
          </w:r>
          <w:r w:rsidRPr="00673EDB">
            <w:rPr>
              <w:b/>
              <w:bCs/>
            </w:rPr>
            <w:t xml:space="preserve"> Klassifizierung</w:t>
          </w:r>
          <w:r>
            <w:rPr>
              <w:b/>
              <w:bCs/>
            </w:rPr>
            <w:t xml:space="preserve"> </w:t>
          </w:r>
          <w:bookmarkEnd w:id="31"/>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t xml:space="preserve">Abbildung </w:t>
          </w:r>
          <w:r>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engl.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t>)</w:t>
          </w:r>
          <w:r w:rsidR="00E07EB5">
            <w:t xml:space="preserve"> </w:t>
          </w:r>
          <w:r w:rsidR="00336534">
            <w:fldChar w:fldCharType="begin" w:fldLock="1"/>
          </w:r>
          <w:r w:rsidR="00336534">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6534">
            <w:fldChar w:fldCharType="separate"/>
          </w:r>
          <w:r w:rsidR="00336534" w:rsidRPr="00336534">
            <w:rPr>
              <w:noProof/>
            </w:rPr>
            <w:t>[11]</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E05551">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2]","plainTextFormattedCitation":"[12]","previouslyFormattedCitation":"[12]"},"properties":{"noteIndex":0},"schema":"https://github.com/citation-style-language/schema/raw/master/csl-citation.json"}</w:instrText>
          </w:r>
          <w:r w:rsidR="0079773C">
            <w:fldChar w:fldCharType="separate"/>
          </w:r>
          <w:r w:rsidR="0079773C" w:rsidRPr="0079773C">
            <w:rPr>
              <w:noProof/>
            </w:rPr>
            <w:t>[12]</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F40DA2">
            <w:t xml:space="preserve">Abbildung </w:t>
          </w:r>
          <w:r w:rsidR="00F40DA2">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commentRangeStart w:id="32"/>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commentRangeEnd w:id="32"/>
          <w:r w:rsidR="00AF5C99">
            <w:rPr>
              <w:rStyle w:val="Kommentarzeichen"/>
            </w:rPr>
            <w:commentReference w:id="32"/>
          </w:r>
        </w:p>
        <w:p w14:paraId="37FA5FE7" w14:textId="5469FD4D" w:rsidR="00BB1E45" w:rsidRDefault="00BB1E45" w:rsidP="00BB1E45">
          <w:pPr>
            <w:pStyle w:val="Beschriftung"/>
          </w:pPr>
          <w:bookmarkStart w:id="33" w:name="_Ref65539220"/>
          <w:r>
            <w:t xml:space="preserve">Abbildung </w:t>
          </w:r>
          <w:r>
            <w:fldChar w:fldCharType="begin"/>
          </w:r>
          <w:r>
            <w:instrText xml:space="preserve"> SEQ Abbildung \* ARABIC </w:instrText>
          </w:r>
          <w:r>
            <w:fldChar w:fldCharType="separate"/>
          </w:r>
          <w:r w:rsidR="00040645">
            <w:rPr>
              <w:noProof/>
            </w:rPr>
            <w:t>5</w:t>
          </w:r>
          <w:r>
            <w:fldChar w:fldCharType="end"/>
          </w:r>
          <w:bookmarkEnd w:id="33"/>
          <w:r>
            <w:t xml:space="preserve">: </w:t>
          </w:r>
          <w:r w:rsidR="000A66AF">
            <w:t>L</w:t>
          </w:r>
          <w:r w:rsidR="00AF5C99">
            <w:t>inear</w:t>
          </w:r>
          <w:r w:rsidR="004C62A0">
            <w:t>e</w:t>
          </w:r>
          <w:r w:rsidR="00AF5C99">
            <w:t xml:space="preserve"> Klassifizierung</w:t>
          </w:r>
          <w:r w:rsidR="008B7781">
            <w:t xml:space="preserve"> eines Datensatzes mit </w:t>
          </w:r>
          <w:r w:rsidR="000A66AF">
            <w:t>zwei</w:t>
          </w:r>
          <w:r w:rsidR="008B7781">
            <w:t xml:space="preserve"> </w:t>
          </w:r>
          <w:r w:rsidR="006A45BE">
            <w:t>Eigenschaften pro Datenpunkt</w:t>
          </w:r>
          <w:r w:rsidR="000A66AF">
            <w:t>.</w:t>
          </w:r>
          <w:r w:rsidR="00AF5C99">
            <w:t xml:space="preserve"> </w:t>
          </w:r>
          <w:commentRangeStart w:id="34"/>
          <w:r w:rsidR="00AF5C99">
            <w:t xml:space="preserve">Variablen beschreiben noch  </w:t>
          </w:r>
          <w:commentRangeEnd w:id="34"/>
          <w:r w:rsidR="00AF5C99">
            <w:rPr>
              <w:rStyle w:val="Kommentarzeichen"/>
              <w:iCs w:val="0"/>
            </w:rPr>
            <w:commentReference w:id="34"/>
          </w:r>
        </w:p>
        <w:p w14:paraId="5A446602" w14:textId="7CE670DE"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 xml:space="preserve">. </w:t>
          </w:r>
          <w:r w:rsidR="00F937FD">
            <w:rPr>
              <w:rFonts w:eastAsiaTheme="minorEastAsia"/>
            </w:rPr>
            <w:t xml:space="preserve"> </w:t>
          </w:r>
          <w:r w:rsidR="00F05871">
            <w:rPr>
              <w:rFonts w:eastAsiaTheme="minorEastAsia"/>
            </w:rPr>
            <w:t xml:space="preserve"> </w:t>
          </w:r>
          <w:r w:rsidR="004C33FD" w:rsidRPr="00F937FD">
            <w:t xml:space="preserve">  </w:t>
          </w:r>
          <w:r w:rsidR="001027DB">
            <w:t xml:space="preserve">  </w:t>
          </w:r>
          <w:r w:rsidR="00601E0F">
            <w:t xml:space="preserve"> </w:t>
          </w:r>
          <w:r>
            <w:t xml:space="preserve">   </w:t>
          </w:r>
        </w:p>
        <w:p w14:paraId="16057ABB" w14:textId="471953DE" w:rsidR="005D12BC" w:rsidRDefault="00116CFE" w:rsidP="00957CD4">
          <w:r>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8431C4">
            <w:t xml:space="preserve">Abbildung </w:t>
          </w:r>
          <w:r w:rsidR="008431C4">
            <w:rPr>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m:rPr>
                <m:sty m:val="p"/>
              </m:rPr>
              <w:rPr>
                <w:rFonts w:ascii="Cambria Math" w:hAnsi="Cambria Math"/>
              </w:rPr>
              <m:t>n</m:t>
            </m:r>
          </m:oMath>
          <w:r w:rsidR="005D12BC">
            <w:noBreakHyphen/>
            <w:t>ten Dimension</w:t>
          </w:r>
          <w:r w:rsidR="00602413">
            <w:t xml:space="preserve"> hat die Hyperebene genau </w:t>
          </w:r>
          <m:oMath>
            <m:r>
              <m:rPr>
                <m:sty m:val="p"/>
              </m:rPr>
              <w:rPr>
                <w:rFonts w:ascii="Cambria Math" w:hAnsi="Cambria Math"/>
              </w:rPr>
              <m:t xml:space="preserve">n-1 </m:t>
            </m:r>
          </m:oMath>
          <w:r w:rsidR="00602413">
            <w:t>Dimensionen.</w:t>
          </w:r>
        </w:p>
        <w:p w14:paraId="766A42F6" w14:textId="032A76CA" w:rsidR="003F6111" w:rsidRDefault="001867EB" w:rsidP="00957CD4">
          <w:r>
            <w:t>Oftmals sind die Datenpunkte eines Datensatzes aber</w:t>
          </w:r>
          <w:r w:rsidR="00C67FF8">
            <w:t xml:space="preserve"> </w:t>
          </w:r>
          <w:r>
            <w:t>nicht linear trennbar</w:t>
          </w:r>
          <w:r w:rsidR="003F6111">
            <w:t xml:space="preserve"> (siehe </w:t>
          </w:r>
          <w:r w:rsidR="003F6111">
            <w:fldChar w:fldCharType="begin"/>
          </w:r>
          <w:r w:rsidR="003F6111">
            <w:instrText xml:space="preserve"> REF _Ref65556725 \h </w:instrText>
          </w:r>
          <w:r w:rsidR="003F6111">
            <w:fldChar w:fldCharType="separate"/>
          </w:r>
          <w:r w:rsidR="003F6111">
            <w:t xml:space="preserve">Abbildung </w:t>
          </w:r>
          <w:r w:rsidR="003F6111">
            <w:rPr>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011EFD" w:rsidRPr="00011EFD">
            <w:t>lineare Klassifizierung</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proofErr w:type="spellStart"/>
          <w:r w:rsidR="00980B34">
            <w:t>rechenlastig</w:t>
          </w:r>
          <w:proofErr w:type="spellEnd"/>
          <w:r w:rsidR="00980B34">
            <w:t xml:space="preserve"> ist</w:t>
          </w:r>
          <w:r w:rsidR="0033406D">
            <w:t xml:space="preserve"> </w:t>
          </w:r>
          <w:r w:rsidR="0033406D">
            <w:fldChar w:fldCharType="begin" w:fldLock="1"/>
          </w:r>
          <w:r w:rsidR="00543733">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406D">
            <w:fldChar w:fldCharType="separate"/>
          </w:r>
          <w:r w:rsidR="0033406D" w:rsidRPr="0033406D">
            <w:rPr>
              <w:noProof/>
            </w:rPr>
            <w:t>[11]</w:t>
          </w:r>
          <w:r w:rsidR="0033406D">
            <w:fldChar w:fldCharType="end"/>
          </w:r>
          <w:r w:rsidR="00C247B5">
            <w:t>.</w:t>
          </w:r>
          <w:r w:rsidR="00353BCE">
            <w:t xml:space="preserve"> Für das Bestimmen der Hyperebene in der höheren Dimension werden diese genauen Datenpunkte aber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 </w:t>
          </w:r>
          <w:r w:rsidR="00BF1E81">
            <w:t>berechnen kann</w:t>
          </w:r>
          <w:r w:rsidR="00DB7168">
            <w:t xml:space="preserve"> </w:t>
          </w:r>
          <w:r w:rsidR="00DB7168">
            <w:fldChar w:fldCharType="begin" w:fldLock="1"/>
          </w:r>
          <w:r w:rsidR="0033406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3]","plainTextFormattedCitation":"[13]","previouslyFormattedCitation":"[13]"},"properties":{"noteIndex":0},"schema":"https://github.com/citation-style-language/schema/raw/master/csl-citation.json"}</w:instrText>
          </w:r>
          <w:r w:rsidR="00DB7168">
            <w:fldChar w:fldCharType="separate"/>
          </w:r>
          <w:r w:rsidR="00DB7168" w:rsidRPr="00DB7168">
            <w:rPr>
              <w:noProof/>
            </w:rPr>
            <w:t>[13]</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2808C7EC" w:rsidR="00BB1E45" w:rsidRPr="00673EDB" w:rsidRDefault="000B2AA1" w:rsidP="000B2AA1">
          <w:pPr>
            <w:pStyle w:val="Beschriftung"/>
          </w:pPr>
          <w:bookmarkStart w:id="35" w:name="_Ref65556725"/>
          <w:r>
            <w:t xml:space="preserve">Abbildung </w:t>
          </w:r>
          <w:r>
            <w:fldChar w:fldCharType="begin"/>
          </w:r>
          <w:r>
            <w:instrText xml:space="preserve"> SEQ Abbildung \* ARABIC </w:instrText>
          </w:r>
          <w:r>
            <w:fldChar w:fldCharType="separate"/>
          </w:r>
          <w:r w:rsidR="00040645">
            <w:rPr>
              <w:noProof/>
            </w:rPr>
            <w:t>6</w:t>
          </w:r>
          <w:r>
            <w:fldChar w:fldCharType="end"/>
          </w:r>
          <w:bookmarkEnd w:id="35"/>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r w:rsidRPr="00041D6B">
            <w:t>Neuronale</w:t>
          </w:r>
          <w:r>
            <w:t xml:space="preserve"> Netze</w:t>
          </w:r>
          <w:r w:rsidRPr="00200466">
            <w:t xml:space="preserve"> </w:t>
          </w:r>
        </w:p>
        <w:p w14:paraId="26381C0D" w14:textId="2768BD0F"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können</w:t>
          </w:r>
          <w:r w:rsidR="005371B8">
            <w:t xml:space="preserve"> </w:t>
          </w:r>
          <w:r w:rsidR="005371B8">
            <w:fldChar w:fldCharType="begin" w:fldLock="1"/>
          </w:r>
          <w:r w:rsidR="00412DD8">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4]","plainTextFormattedCitation":"[14]","previouslyFormattedCitation":"[14]"},"properties":{"noteIndex":0},"schema":"https://github.com/citation-style-language/schema/raw/master/csl-citation.json"}</w:instrText>
          </w:r>
          <w:r w:rsidR="005371B8">
            <w:fldChar w:fldCharType="separate"/>
          </w:r>
          <w:r w:rsidR="005371B8" w:rsidRPr="005371B8">
            <w:rPr>
              <w:noProof/>
            </w:rPr>
            <w:t>[14]</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dem Zellkörper verarbeiten und über die Axone ein resultierendes Signal an andere Neurone weiterleiten.</w:t>
          </w:r>
          <w:r w:rsidR="000665AE">
            <w:t xml:space="preserve"> </w:t>
          </w:r>
          <w:r w:rsidR="00EC2A5E">
            <w:t>Im Meschen</w:t>
          </w:r>
          <w:r w:rsidR="000665AE">
            <w:t xml:space="preserve"> existiert ein riesiges Netz aus Neuronen und Synapsen.  </w:t>
          </w:r>
        </w:p>
        <w:p w14:paraId="5CE60817" w14:textId="430269FB"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B018E6">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5]","plainTextFormattedCitation":"[15]","previouslyFormattedCitation":"[15]"},"properties":{"noteIndex":0},"schema":"https://github.com/citation-style-language/schema/raw/master/csl-citation.json"}</w:instrText>
          </w:r>
          <w:r w:rsidR="00301204">
            <w:fldChar w:fldCharType="separate"/>
          </w:r>
          <w:r w:rsidR="00301204" w:rsidRPr="00301204">
            <w:rPr>
              <w:noProof/>
            </w:rPr>
            <w:t>[15]</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36"/>
          <w:r w:rsidR="00C27201">
            <w:t xml:space="preserve">Die Eingabe und Ausgabe </w:t>
          </w:r>
          <w:r w:rsidR="00AF1D0E">
            <w:t>sind</w:t>
          </w:r>
          <w:r w:rsidR="00C27201">
            <w:t xml:space="preserve"> stets binär</w:t>
          </w:r>
          <w:commentRangeEnd w:id="36"/>
          <w:r w:rsidR="00AF1D0E">
            <w:rPr>
              <w:rStyle w:val="Kommentarzeichen"/>
            </w:rPr>
            <w:commentReference w:id="36"/>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7276276F" w:rsidR="00CD569C" w:rsidRDefault="00781A4B" w:rsidP="00D9349C">
          <w:r>
            <w:t xml:space="preserve">1958 veröffentlichte Frank Rosenblatt </w:t>
          </w:r>
          <w:r w:rsidR="00B018E6">
            <w:t xml:space="preserve">das Modell des Perzeptrons </w:t>
          </w:r>
          <w:r w:rsidR="00B018E6">
            <w:fldChar w:fldCharType="begin" w:fldLock="1"/>
          </w:r>
          <w:r w:rsidR="0074606B">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6]","plainTextFormattedCitation":"[16]","previouslyFormattedCitation":"[16]"},"properties":{"noteIndex":0},"schema":"https://github.com/citation-style-language/schema/raw/master/csl-citation.json"}</w:instrText>
          </w:r>
          <w:r w:rsidR="00B018E6">
            <w:fldChar w:fldCharType="separate"/>
          </w:r>
          <w:r w:rsidR="00B018E6" w:rsidRPr="00B018E6">
            <w:rPr>
              <w:noProof/>
            </w:rPr>
            <w:t>[16]</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r w:rsidR="00F0617C">
            <w:rPr>
              <w:i/>
              <w:iCs/>
            </w:rPr>
            <w:t>e</w:t>
          </w:r>
          <w:r w:rsidR="00F0617C" w:rsidRPr="00F0617C">
            <w:rPr>
              <w:i/>
              <w:iCs/>
            </w:rPr>
            <w:t>inlagiges Perzeptron</w:t>
          </w:r>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5562EB">
            <w:t xml:space="preserve">Abbildung </w:t>
          </w:r>
          <w:r w:rsidR="005562EB">
            <w:rPr>
              <w:noProof/>
            </w:rPr>
            <w:t>7</w:t>
          </w:r>
          <w:r w:rsidR="005562EB">
            <w:fldChar w:fldCharType="end"/>
          </w:r>
          <w:r w:rsidR="00140850">
            <w:t xml:space="preserve"> dargestellt.</w:t>
          </w:r>
          <w:r w:rsidR="002679F1">
            <w:t xml:space="preserve">  </w:t>
          </w:r>
          <w:r w:rsidR="00A90911">
            <w:t xml:space="preserve">  </w:t>
          </w:r>
          <w:r w:rsidR="006C7814">
            <w:t xml:space="preserve"> </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4366B8B2" w:rsidR="00267F72" w:rsidRDefault="002679F1" w:rsidP="007B0AB5">
          <w:pPr>
            <w:pStyle w:val="Beschriftung"/>
          </w:pPr>
          <w:bookmarkStart w:id="37" w:name="_Ref65633987"/>
          <w:r w:rsidRPr="00267F72">
            <w:t xml:space="preserve">Abbildung </w:t>
          </w:r>
          <w:r w:rsidRPr="00267F72">
            <w:fldChar w:fldCharType="begin"/>
          </w:r>
          <w:r w:rsidRPr="00267F72">
            <w:instrText xml:space="preserve"> SEQ Abbildung \* ARABIC </w:instrText>
          </w:r>
          <w:r w:rsidRPr="00267F72">
            <w:fldChar w:fldCharType="separate"/>
          </w:r>
          <w:r w:rsidR="00040645">
            <w:rPr>
              <w:noProof/>
            </w:rPr>
            <w:t>7</w:t>
          </w:r>
          <w:r w:rsidRPr="00267F72">
            <w:fldChar w:fldCharType="end"/>
          </w:r>
          <w:bookmarkEnd w:id="37"/>
          <w:r w:rsidRPr="00267F72">
            <w:t xml:space="preserve">: </w:t>
          </w:r>
          <w:r w:rsidR="002C4554">
            <w:t>E</w:t>
          </w:r>
          <w:r w:rsidRPr="00267F72">
            <w:t>inlagiges Perzeptron.</w:t>
          </w:r>
          <w:r w:rsidR="00AE4CD7">
            <w:t xml:space="preserve"> </w:t>
          </w:r>
          <w:r w:rsidR="008C451F" w:rsidRPr="00267F72">
            <w:t>(</w:t>
          </w:r>
          <w:r w:rsidR="00551EC8" w:rsidRPr="00267F72">
            <w:t>selbst</w:t>
          </w:r>
          <w:r w:rsidR="008C451F" w:rsidRPr="00267F72">
            <w:t xml:space="preserve"> gemacht)</w:t>
          </w:r>
        </w:p>
        <w:p w14:paraId="3C753C60" w14:textId="77777777" w:rsidR="007B0AB5" w:rsidRPr="007B0AB5" w:rsidRDefault="007B0AB5" w:rsidP="007B0AB5"/>
        <w:p w14:paraId="5CEDD711" w14:textId="768F2B89" w:rsidR="00D831CD" w:rsidRDefault="005E2E58" w:rsidP="008C451F">
          <w:pPr>
            <w:rPr>
              <w:rFonts w:eastAsiaTheme="minorEastAsia"/>
            </w:rPr>
          </w:pPr>
          <w:r>
            <w:rPr>
              <w:rFonts w:eastAsiaTheme="minorEastAsia"/>
            </w:rPr>
            <w:lastRenderedPageBreak/>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38" w:name="bias"/>
          <w:r w:rsidR="00D10C9E">
            <w:rPr>
              <w:rFonts w:eastAsiaTheme="minorEastAsia"/>
            </w:rPr>
            <w:t xml:space="preserve">Bias </w:t>
          </w:r>
          <w:bookmarkEnd w:id="38"/>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907E68">
            <w:rPr>
              <w:rFonts w:eastAsiaTheme="minorEastAsia"/>
            </w:rPr>
            <w:t>Schwellenwert</w:t>
          </w:r>
          <w:r w:rsidR="00AE4CD7">
            <w:rPr>
              <w:rFonts w:eastAsiaTheme="minorEastAsia"/>
            </w:rPr>
            <w:t xml:space="preserve"> an</w:t>
          </w:r>
          <w:r w:rsidR="00907E68">
            <w:rPr>
              <w:rFonts w:eastAsiaTheme="minorEastAsia"/>
            </w:rPr>
            <w:t xml:space="preserve">, ab dem das Perzeptron feuern soll.  </w:t>
          </w:r>
          <w:r w:rsidR="00D10C9E">
            <w:rPr>
              <w:rFonts w:eastAsiaTheme="minorEastAsia"/>
            </w:rPr>
            <w:t xml:space="preserve"> </w:t>
          </w:r>
        </w:p>
        <w:p w14:paraId="7230B8B8" w14:textId="408D890E" w:rsidR="00D831CD" w:rsidRPr="003F2A4B" w:rsidRDefault="00D831CD" w:rsidP="008C451F">
          <w:pPr>
            <w:rPr>
              <w:rFonts w:eastAsiaTheme="minorEastAsia"/>
            </w:rPr>
          </w:pPr>
          <m:oMathPara>
            <m:oMathParaPr>
              <m:jc m:val="center"/>
            </m:oMathParaPr>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p w14:paraId="4EDCADFC" w14:textId="3D6A811A" w:rsidR="004C16DE" w:rsidRDefault="003F2A4B" w:rsidP="003F2A4B">
          <w:pPr>
            <w:rPr>
              <w:rFonts w:eastAsiaTheme="minorEastAsia"/>
            </w:rPr>
          </w:pPr>
          <w:r>
            <w:rPr>
              <w:rFonts w:eastAsiaTheme="minorEastAsia"/>
            </w:rPr>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p w14:paraId="5BB3CE8C" w14:textId="6B8518AD" w:rsidR="005834E5" w:rsidRPr="005834E5" w:rsidRDefault="005834E5" w:rsidP="003F2A4B">
          <w:pPr>
            <w:rPr>
              <w:rFonts w:eastAsiaTheme="minorEastAsia"/>
            </w:rPr>
          </w:pPr>
          <m:oMathPara>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p w14:paraId="6C1085F4" w14:textId="4014C204"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35545EB0" w14:textId="7D7DF52F" w:rsidR="00DE2F5B" w:rsidRDefault="005D7955" w:rsidP="003F2A4B">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p w14:paraId="4FD91754" w14:textId="35EFAEEB"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DE1105">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7]","plainTextFormattedCitation":"[17]","previouslyFormattedCitation":"[17]"},"properties":{"noteIndex":0},"schema":"https://github.com/citation-style-language/schema/raw/master/csl-citation.json"}</w:instrText>
          </w:r>
          <w:r w:rsidR="0074606B">
            <w:rPr>
              <w:rFonts w:eastAsiaTheme="minorEastAsia"/>
            </w:rPr>
            <w:fldChar w:fldCharType="separate"/>
          </w:r>
          <w:r w:rsidR="0074606B" w:rsidRPr="0074606B">
            <w:rPr>
              <w:rFonts w:eastAsiaTheme="minorEastAsia"/>
              <w:noProof/>
            </w:rPr>
            <w:t>[17]</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 </w:t>
          </w:r>
          <w:r w:rsidR="003E1B8B">
            <w:rPr>
              <w:rFonts w:eastAsiaTheme="minorEastAsia"/>
            </w:rPr>
            <w:t xml:space="preserve">   </w:t>
          </w:r>
        </w:p>
        <w:p w14:paraId="7DF12C7E" w14:textId="7C268E57" w:rsidR="003E1B8B" w:rsidRDefault="007D6ED9" w:rsidP="008C451F">
          <w:pPr>
            <w:rPr>
              <w:rFonts w:eastAsiaTheme="minorEastAsia"/>
            </w:rPr>
          </w:pPr>
          <w:r>
            <w:rPr>
              <w:rFonts w:eastAsiaTheme="minorEastAsia"/>
            </w:rPr>
            <w:t xml:space="preserve">Mit einem einfachen einlagigen Perzeptron lässt sich aber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commentRangeStart w:id="39"/>
          <w:r w:rsidR="0043556D">
            <w:rPr>
              <w:rFonts w:eastAsiaTheme="minorEastAsia"/>
            </w:rPr>
            <w:t>dreilagiges</w:t>
          </w:r>
          <w:commentRangeEnd w:id="39"/>
          <w:r w:rsidR="0060107A">
            <w:rPr>
              <w:rStyle w:val="Kommentarzeichen"/>
            </w:rPr>
            <w:commentReference w:id="39"/>
          </w:r>
          <w:r w:rsidR="00D64B39">
            <w:rPr>
              <w:rFonts w:eastAsiaTheme="minorEastAsia"/>
            </w:rPr>
            <w:t xml:space="preserve"> Netz aus </w:t>
          </w:r>
          <w:r w:rsidR="00D64B39">
            <w:rPr>
              <w:rFonts w:eastAsiaTheme="minorEastAsia"/>
            </w:rPr>
            <w:t xml:space="preserve">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BD367C">
            <w:t xml:space="preserve">Abbildung </w:t>
          </w:r>
          <w:r w:rsidR="00BD367C">
            <w:rPr>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r w:rsidR="00D058C9">
            <w:rPr>
              <w:rFonts w:eastAsiaTheme="minorEastAsia"/>
            </w:rPr>
            <w:t xml:space="preserve"> </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1FEAE9DB" w:rsidR="007C4234" w:rsidRDefault="00040645" w:rsidP="00040645">
          <w:pPr>
            <w:pStyle w:val="Beschriftung"/>
            <w:jc w:val="both"/>
            <w:rPr>
              <w:rFonts w:eastAsiaTheme="minorEastAsia"/>
            </w:rPr>
          </w:pPr>
          <w:bookmarkStart w:id="40" w:name="_Ref65708247"/>
          <w:r>
            <w:t xml:space="preserve">Abbildung </w:t>
          </w:r>
          <w:r>
            <w:fldChar w:fldCharType="begin"/>
          </w:r>
          <w:r>
            <w:instrText xml:space="preserve"> SEQ Abbildung \* ARABIC </w:instrText>
          </w:r>
          <w:r>
            <w:fldChar w:fldCharType="separate"/>
          </w:r>
          <w:r>
            <w:rPr>
              <w:noProof/>
            </w:rPr>
            <w:t>8</w:t>
          </w:r>
          <w:r>
            <w:fldChar w:fldCharType="end"/>
          </w:r>
          <w:bookmarkEnd w:id="40"/>
          <w:r>
            <w:t xml:space="preserve">: </w:t>
          </w:r>
          <w:r w:rsidR="0043556D" w:rsidRPr="0043556D">
            <w:t xml:space="preserve">Mehrlagiges </w:t>
          </w:r>
          <w:r>
            <w:t>XOR-Netz</w:t>
          </w:r>
          <w:commentRangeStart w:id="41"/>
          <w:r w:rsidR="003A44F1">
            <w:t>.</w:t>
          </w:r>
          <w:commentRangeEnd w:id="41"/>
          <w:r w:rsidR="00A171E6">
            <w:rPr>
              <w:rStyle w:val="Kommentarzeichen"/>
              <w:iCs w:val="0"/>
            </w:rPr>
            <w:commentReference w:id="41"/>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F0043C" w:rsidRPr="00267F72">
            <w:t xml:space="preserve">Abbildung </w:t>
          </w:r>
          <w:r w:rsidR="00F0043C">
            <w:rPr>
              <w:noProof/>
            </w:rPr>
            <w:t>7</w:t>
          </w:r>
          <w:r w:rsidR="00F0043C">
            <w:fldChar w:fldCharType="end"/>
          </w:r>
          <w:r w:rsidR="00F0043C">
            <w:t>)</w:t>
          </w:r>
          <w:r w:rsidR="00E375DD">
            <w:t xml:space="preserve">. </w:t>
          </w:r>
          <w:r w:rsidR="001A7075">
            <w:t>X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0B4C80">
            <w:t>ob</w:t>
          </w:r>
          <w:r w:rsidR="000B4C80">
            <w:t>e</w:t>
          </w:r>
          <w:r w:rsidR="000B4C80">
            <w:t>n</w:t>
          </w:r>
          <w:r w:rsidR="000B4C80">
            <w:fldChar w:fldCharType="end"/>
          </w:r>
          <w:r w:rsidR="000B4C80">
            <w:t xml:space="preserve"> </w:t>
          </w:r>
          <w:r w:rsidR="008C38D9">
            <w:t>erwähnte</w:t>
          </w:r>
          <w:r w:rsidR="00406CE7">
            <w:t>n</w:t>
          </w:r>
          <w:r w:rsidR="008C38D9">
            <w:t xml:space="preserve"> Bias</w:t>
          </w:r>
          <w:r w:rsidR="007B5A90">
            <w:t>.</w:t>
          </w:r>
          <w:r w:rsidR="006334EB">
            <w:t xml:space="preserve"> Z ist die Variable für den Ausgabewert.</w:t>
          </w:r>
        </w:p>
        <w:p w14:paraId="3BBC1831" w14:textId="77777777" w:rsidR="009E1254" w:rsidRDefault="006334EB" w:rsidP="008C451F">
          <w:r>
            <w:rPr>
              <w:rFonts w:eastAsiaTheme="minorEastAsia"/>
            </w:rPr>
            <w:lastRenderedPageBreak/>
            <w:t>Wenn die beiden Eingabewerte identisch sind,</w:t>
          </w:r>
          <w:r w:rsidR="006B11F9">
            <w:rPr>
              <w:rFonts w:eastAsiaTheme="minorEastAsia"/>
            </w:rPr>
            <w:t xml:space="preserve"> ergibt sich für die gewichtete Summe der Ausgabewerte der verdeckten Schicht </w:t>
          </w:r>
          <m:oMath>
            <m:r>
              <w:rPr>
                <w:rFonts w:ascii="Cambria Math" w:hAnsi="Cambria Math"/>
              </w:rPr>
              <m:t>1·0-2·0+1·0=0</m:t>
            </m:r>
          </m:oMath>
          <w:r w:rsidR="006B11F9">
            <w:t xml:space="preserve"> (für</w:t>
          </w:r>
          <w:r w:rsidR="002C20CE">
            <w:t xml:space="preserve"> </w:t>
          </w:r>
          <m:oMath>
            <m:r>
              <w:rPr>
                <w:rFonts w:ascii="Cambria Math" w:hAnsi="Cambria Math"/>
              </w:rPr>
              <m:t>x=y=0</m:t>
            </m:r>
          </m:oMath>
          <w:r w:rsidR="006B11F9">
            <w:t>) oder</w:t>
          </w:r>
          <w:r w:rsidR="00A7204C">
            <w:t xml:space="preserve"> </w:t>
          </w:r>
          <m:oMath>
            <m:r>
              <w:rPr>
                <w:rFonts w:ascii="Cambria Math" w:hAnsi="Cambria Math"/>
              </w:rPr>
              <m:t>1·1-2·1+1·1=0</m:t>
            </m:r>
          </m:oMath>
          <w:r w:rsidR="007F2FA1">
            <w:rPr>
              <w:rFonts w:eastAsiaTheme="minorEastAsia"/>
            </w:rPr>
            <w:t xml:space="preserve"> </w:t>
          </w:r>
          <w:r w:rsidR="00A7204C">
            <w:t>(für</w:t>
          </w:r>
          <w:r w:rsidR="002C20CE">
            <w:rPr>
              <w:rFonts w:eastAsiaTheme="minorEastAsia"/>
            </w:rPr>
            <w:t xml:space="preserve"> </w:t>
          </w:r>
          <m:oMath>
            <m:r>
              <w:rPr>
                <w:rFonts w:ascii="Cambria Math" w:hAnsi="Cambria Math"/>
              </w:rPr>
              <m:t>x=y=1</m:t>
            </m:r>
          </m:oMath>
          <w:r w:rsidR="00A7204C">
            <w:t>)</w:t>
          </w:r>
          <w:r w:rsidR="00234C84">
            <w:t>. In diesem Fall wird als z = 0 (falsch)</w:t>
          </w:r>
          <w:r w:rsidR="00D4310C">
            <w:t xml:space="preserve"> ausgegeben.</w:t>
          </w:r>
          <w:r w:rsidR="00294119">
            <w:t xml:space="preserve"> Nur wenn die beiden Eingabewerte sich unterscheiden, ist z = 1 (wahr)</w:t>
          </w:r>
          <w:r w:rsidR="007F2FA1">
            <w:t xml:space="preserve"> </w:t>
          </w:r>
          <w:r w:rsidR="00DE1105">
            <w:fldChar w:fldCharType="begin" w:fldLock="1"/>
          </w:r>
          <w:r w:rsidR="00DE1105">
            <w:instrText>ADDIN CSL_CITATION {"citationItems":[{"id":"ITEM-1","itemData":{"DOI":"10.1007/978-3-8348-9989-7_9","ISSN":"00282804","PMID":"1922580","id":"ITEM-1","issued":{"date-parts":[["0"]]},"title":"Neuronale Netze; Univerität Ulm","type":"webpage"},"uris":["http://www.mendeley.com/documents/?uuid=b414b2c4-58ba-47f7-acd8-c74f12bba139"]}],"mendeley":{"formattedCitation":"[18]","plainTextFormattedCitation":"[18]"},"properties":{"noteIndex":0},"schema":"https://github.com/citation-style-language/schema/raw/master/csl-citation.json"}</w:instrText>
          </w:r>
          <w:r w:rsidR="00DE1105">
            <w:fldChar w:fldCharType="separate"/>
          </w:r>
          <w:r w:rsidR="00DE1105" w:rsidRPr="00DE1105">
            <w:rPr>
              <w:noProof/>
            </w:rPr>
            <w:t>[18]</w:t>
          </w:r>
          <w:r w:rsidR="00DE1105">
            <w:fldChar w:fldCharType="end"/>
          </w:r>
          <w:r w:rsidR="00A823D6">
            <w:t>.</w:t>
          </w:r>
        </w:p>
        <w:p w14:paraId="627E6056" w14:textId="67388D70" w:rsidR="007C4234" w:rsidRDefault="009E1254" w:rsidP="008C451F">
          <w:pPr>
            <w:rPr>
              <w:rFonts w:eastAsiaTheme="minorEastAsia"/>
            </w:rPr>
          </w:pPr>
          <w:commentRangeStart w:id="42"/>
          <w:r>
            <w:t>Aufbau</w:t>
          </w:r>
          <w:commentRangeEnd w:id="42"/>
          <w:r w:rsidR="001E1A0E">
            <w:rPr>
              <w:rStyle w:val="Kommentarzeichen"/>
            </w:rPr>
            <w:commentReference w:id="42"/>
          </w:r>
          <w:r w:rsidR="006B11F9">
            <w:t xml:space="preserve"> </w:t>
          </w:r>
          <w:r w:rsidR="006B11F9">
            <w:rPr>
              <w:rFonts w:eastAsiaTheme="minorEastAsia"/>
            </w:rPr>
            <w:t xml:space="preserve"> </w:t>
          </w:r>
          <w:r w:rsidR="006334EB">
            <w:rPr>
              <w:rFonts w:eastAsiaTheme="minorEastAsia"/>
            </w:rPr>
            <w:t xml:space="preserve"> </w:t>
          </w:r>
        </w:p>
        <w:p w14:paraId="5F44A26E" w14:textId="79CB6770" w:rsidR="00D5256E" w:rsidRDefault="00D64B39" w:rsidP="008C451F">
          <w:r>
            <w:rPr>
              <w:rFonts w:eastAsiaTheme="minorEastAsia"/>
            </w:rPr>
            <w:t xml:space="preserve">Das in </w:t>
          </w:r>
          <w:r>
            <w:rPr>
              <w:rFonts w:eastAsiaTheme="minorEastAsia"/>
            </w:rPr>
            <w:fldChar w:fldCharType="begin"/>
          </w:r>
          <w:r>
            <w:rPr>
              <w:rFonts w:eastAsiaTheme="minorEastAsia"/>
            </w:rPr>
            <w:instrText xml:space="preserve"> REF _Ref65708247 \h </w:instrText>
          </w:r>
          <w:r>
            <w:rPr>
              <w:rFonts w:eastAsiaTheme="minorEastAsia"/>
            </w:rPr>
          </w:r>
          <w:r>
            <w:rPr>
              <w:rFonts w:eastAsiaTheme="minorEastAsia"/>
            </w:rPr>
            <w:fldChar w:fldCharType="separate"/>
          </w:r>
          <w:r>
            <w:t xml:space="preserve">Abbildung </w:t>
          </w:r>
          <w:r>
            <w:rPr>
              <w:noProof/>
            </w:rPr>
            <w:t>8</w:t>
          </w:r>
          <w:r>
            <w:rPr>
              <w:rFonts w:eastAsiaTheme="minorEastAsia"/>
            </w:rPr>
            <w:fldChar w:fldCharType="end"/>
          </w:r>
          <w:r>
            <w:rPr>
              <w:rFonts w:eastAsiaTheme="minorEastAsia"/>
            </w:rPr>
            <w:t xml:space="preserve"> gezeigt</w:t>
          </w:r>
          <w:r w:rsidR="0043556D">
            <w:rPr>
              <w:rFonts w:eastAsiaTheme="minorEastAsia"/>
            </w:rPr>
            <w:t>e</w:t>
          </w:r>
          <w:r w:rsidR="0060107A">
            <w:rPr>
              <w:rFonts w:eastAsiaTheme="minorEastAsia"/>
            </w:rPr>
            <w:t xml:space="preserve"> </w:t>
          </w:r>
          <w:r w:rsidR="0060107A">
            <w:rPr>
              <w:rFonts w:eastAsiaTheme="minorEastAsia"/>
            </w:rPr>
            <w:t>mehrlagiges Perzeptron</w:t>
          </w:r>
          <w:r w:rsidR="0060107A">
            <w:rPr>
              <w:rFonts w:eastAsiaTheme="minorEastAsia"/>
            </w:rPr>
            <w:t xml:space="preserve"> ist ein KNN</w:t>
          </w:r>
          <w:r w:rsidR="008438FB">
            <w:rPr>
              <w:rFonts w:eastAsiaTheme="minorEastAsia"/>
            </w:rPr>
            <w:t xml:space="preserve"> und besteht aus drei Schichten</w:t>
          </w:r>
          <w:r>
            <w:rPr>
              <w:rFonts w:eastAsiaTheme="minorEastAsia"/>
            </w:rPr>
            <w:t xml:space="preserve"> (eine Eingabeschicht, eine verdeckte Schicht und eine Ausgabeschicht)</w:t>
          </w:r>
          <w:r w:rsidR="008438FB">
            <w:rPr>
              <w:rFonts w:eastAsiaTheme="minorEastAsia"/>
            </w:rPr>
            <w:t>.</w:t>
          </w:r>
          <w:r w:rsidR="004C133C">
            <w:rPr>
              <w:rFonts w:eastAsiaTheme="minorEastAsia"/>
            </w:rPr>
            <w:t xml:space="preserve"> Die </w:t>
          </w:r>
          <w:r w:rsidR="004C133C">
            <w:rPr>
              <w:rFonts w:eastAsiaTheme="minorEastAsia"/>
            </w:rPr>
            <w:t>Eingabeschicht</w:t>
          </w:r>
          <w:r w:rsidR="004C133C">
            <w:rPr>
              <w:rFonts w:eastAsiaTheme="minorEastAsia"/>
            </w:rPr>
            <w:t xml:space="preserve"> dient nur der Netzeingabe, die Aufgabe der </w:t>
          </w:r>
          <w:r w:rsidR="001E1A0E">
            <w:rPr>
              <w:rFonts w:eastAsiaTheme="minorEastAsia"/>
            </w:rPr>
            <w:t xml:space="preserve">Ausgabeschicht </w:t>
          </w:r>
          <w:r w:rsidR="001E1A0E">
            <w:rPr>
              <w:rFonts w:eastAsiaTheme="minorEastAsia"/>
            </w:rPr>
            <w:t xml:space="preserve">ist </w:t>
          </w:r>
          <w:r w:rsidR="001E1A0E">
            <w:rPr>
              <w:rFonts w:eastAsiaTheme="minorEastAsia"/>
            </w:rPr>
            <w:t xml:space="preserve">ausschließlich </w:t>
          </w:r>
          <w:r w:rsidR="004C133C">
            <w:rPr>
              <w:rFonts w:eastAsiaTheme="minorEastAsia"/>
            </w:rPr>
            <w:t>die Netzausgabe.</w:t>
          </w:r>
          <w:r w:rsidR="0073647C">
            <w:rPr>
              <w:rFonts w:eastAsiaTheme="minorEastAsia"/>
            </w:rPr>
            <w:t xml:space="preserve"> </w:t>
          </w:r>
          <w:r w:rsidR="00B23744">
            <w:rPr>
              <w:rFonts w:eastAsiaTheme="minorEastAsia"/>
            </w:rPr>
            <w:t xml:space="preserve">In einem KNN befinden sich dazwischen die verdeckten Schichten (bei dem </w:t>
          </w:r>
          <w:r w:rsidR="00B23744" w:rsidRPr="00B23744">
            <w:rPr>
              <w:rFonts w:eastAsiaTheme="minorEastAsia"/>
            </w:rPr>
            <w:t>XOR-Net</w:t>
          </w:r>
          <w:r w:rsidR="006D23A7">
            <w:rPr>
              <w:rFonts w:eastAsiaTheme="minorEastAsia"/>
            </w:rPr>
            <w:t>z</w:t>
          </w:r>
          <w:r w:rsidR="00B23744">
            <w:rPr>
              <w:rFonts w:eastAsiaTheme="minorEastAsia"/>
            </w:rPr>
            <w:t xml:space="preserve"> ist das eine einzige)</w:t>
          </w:r>
          <w:r w:rsidR="007646E2">
            <w:rPr>
              <w:rFonts w:eastAsiaTheme="minorEastAsia"/>
            </w:rPr>
            <w:t>.</w:t>
          </w:r>
          <w:r w:rsidR="00114068">
            <w:rPr>
              <w:rFonts w:eastAsiaTheme="minorEastAsia"/>
            </w:rPr>
            <w:t xml:space="preserve"> </w:t>
          </w:r>
          <w:r w:rsidR="00B23744">
            <w:rPr>
              <w:rFonts w:eastAsiaTheme="minorEastAsia"/>
            </w:rPr>
            <w:t xml:space="preserve"> </w:t>
          </w:r>
        </w:p>
        <w:p w14:paraId="7D8C2947" w14:textId="0AFEFA55" w:rsidR="00D5256E" w:rsidRDefault="00D5256E" w:rsidP="008C451F">
          <w:r>
            <w:t>Dann DL</w:t>
          </w:r>
        </w:p>
        <w:p w14:paraId="72D6328B" w14:textId="0BC0AE84" w:rsidR="003B7430" w:rsidRDefault="003B7430" w:rsidP="008C451F">
          <w:proofErr w:type="spellStart"/>
          <w:r>
            <w:t>Inkl</w:t>
          </w:r>
          <w:proofErr w:type="spellEnd"/>
          <w:r>
            <w:t xml:space="preserve"> </w:t>
          </w:r>
          <w:proofErr w:type="spellStart"/>
          <w:r>
            <w:t>trauing</w:t>
          </w:r>
          <w:proofErr w:type="spellEnd"/>
          <w:r>
            <w:t xml:space="preserve"> </w:t>
          </w:r>
          <w:proofErr w:type="spellStart"/>
          <w:r>
            <w:t>ujnd</w:t>
          </w:r>
          <w:proofErr w:type="spellEnd"/>
          <w:r>
            <w:t xml:space="preserve"> </w:t>
          </w:r>
          <w:proofErr w:type="spellStart"/>
          <w:r>
            <w:t>bezuig</w:t>
          </w:r>
          <w:proofErr w:type="spellEnd"/>
          <w:r>
            <w:t xml:space="preserve"> zu </w:t>
          </w:r>
          <w:proofErr w:type="spellStart"/>
          <w:r>
            <w:t>Anfangsbsp</w:t>
          </w:r>
          <w:proofErr w:type="spellEnd"/>
          <w:r>
            <w:t xml:space="preserve"> von </w:t>
          </w:r>
          <w:proofErr w:type="spellStart"/>
          <w:r>
            <w:t>alphagho</w:t>
          </w:r>
          <w:proofErr w:type="spellEnd"/>
        </w:p>
        <w:p w14:paraId="2848D455" w14:textId="77777777" w:rsidR="009F1CFA" w:rsidRPr="008C451F" w:rsidRDefault="009F1CFA" w:rsidP="008C451F"/>
        <w:p w14:paraId="634B8902" w14:textId="77777777" w:rsidR="008C451F" w:rsidRPr="008C451F" w:rsidRDefault="008C451F" w:rsidP="008C451F"/>
        <w:p w14:paraId="0FF3D5A8" w14:textId="0C97A074" w:rsidR="004D669D" w:rsidRDefault="004D669D" w:rsidP="0070670D"/>
        <w:p w14:paraId="2FF33B9D" w14:textId="287E4E78" w:rsidR="002679F1" w:rsidRDefault="002679F1" w:rsidP="0070670D"/>
        <w:p w14:paraId="10952B5C" w14:textId="54EC169A" w:rsidR="002679F1" w:rsidRDefault="002679F1" w:rsidP="0070670D"/>
        <w:p w14:paraId="002BFE5F" w14:textId="77777777" w:rsidR="002679F1" w:rsidRDefault="002679F1" w:rsidP="0070670D"/>
        <w:p w14:paraId="5E675962" w14:textId="6AE28ACD" w:rsidR="00C440F0" w:rsidRDefault="00C440F0" w:rsidP="0070670D">
          <w:r>
            <w:t xml:space="preserve">Im </w:t>
          </w:r>
          <w:proofErr w:type="spellStart"/>
          <w:r>
            <w:t>layer</w:t>
          </w:r>
          <w:proofErr w:type="spellEnd"/>
          <w:r>
            <w:t xml:space="preserve"> bekommt jedes </w:t>
          </w:r>
          <w:proofErr w:type="spellStart"/>
          <w:r>
            <w:t>neuron</w:t>
          </w:r>
          <w:proofErr w:type="spellEnd"/>
          <w:r>
            <w:t xml:space="preserve"> alle </w:t>
          </w:r>
          <w:proofErr w:type="spellStart"/>
          <w:r>
            <w:t>werte</w:t>
          </w:r>
          <w:proofErr w:type="spellEnd"/>
          <w:r>
            <w:t xml:space="preserve"> aller </w:t>
          </w:r>
          <w:proofErr w:type="spellStart"/>
          <w:r>
            <w:t>neurone</w:t>
          </w:r>
          <w:proofErr w:type="spellEnd"/>
          <w:r>
            <w:t xml:space="preserve"> der vorherigen </w:t>
          </w:r>
          <w:proofErr w:type="spellStart"/>
          <w:r>
            <w:t>schicht</w:t>
          </w:r>
          <w:proofErr w:type="spellEnd"/>
          <w:r>
            <w:t xml:space="preserve">, und gibt eine neue zahl </w:t>
          </w:r>
          <w:proofErr w:type="spellStart"/>
          <w:r>
            <w:t>zwiscxhen</w:t>
          </w:r>
          <w:proofErr w:type="spellEnd"/>
          <w:r>
            <w:t xml:space="preserve"> 1 </w:t>
          </w:r>
          <w:proofErr w:type="spellStart"/>
          <w:r>
            <w:t>unhd</w:t>
          </w:r>
          <w:proofErr w:type="spellEnd"/>
          <w:r>
            <w:t xml:space="preserve"> 0 </w:t>
          </w:r>
          <w:proofErr w:type="gramStart"/>
          <w:r>
            <w:t>weiter(</w:t>
          </w:r>
          <w:proofErr w:type="gramEnd"/>
          <w:r>
            <w:t xml:space="preserve">selbst </w:t>
          </w:r>
          <w:proofErr w:type="spellStart"/>
          <w:r>
            <w:t>art</w:t>
          </w:r>
          <w:proofErr w:type="spellEnd"/>
          <w:r>
            <w:t xml:space="preserve"> </w:t>
          </w:r>
          <w:proofErr w:type="spellStart"/>
          <w:r>
            <w:t>funktion</w:t>
          </w:r>
          <w:proofErr w:type="spellEnd"/>
          <w:r>
            <w:t xml:space="preserve"> )</w:t>
          </w:r>
        </w:p>
        <w:p w14:paraId="2BFC2688" w14:textId="5244AFD1" w:rsidR="00F613DB" w:rsidRDefault="00F613DB" w:rsidP="0070670D"/>
        <w:p w14:paraId="1CE6D433" w14:textId="7BCAAC26" w:rsidR="0090776C" w:rsidRDefault="00F613DB" w:rsidP="0070670D">
          <w:r>
            <w:t xml:space="preserve">Training nichts anderes als </w:t>
          </w:r>
          <w:proofErr w:type="spellStart"/>
          <w:r>
            <w:t>bias</w:t>
          </w:r>
          <w:proofErr w:type="spellEnd"/>
          <w:r>
            <w:t xml:space="preserve"> und gewichte zu finden (gute</w:t>
          </w:r>
          <w:proofErr w:type="gramStart"/>
          <w:r>
            <w:t xml:space="preserve">) </w:t>
          </w:r>
          <w:r w:rsidR="0090776C">
            <w:t>;</w:t>
          </w:r>
          <w:proofErr w:type="gramEnd"/>
          <w:r w:rsidR="0090776C">
            <w:t xml:space="preserve"> am </w:t>
          </w:r>
          <w:proofErr w:type="spellStart"/>
          <w:r w:rsidR="0090776C">
            <w:t>anfang</w:t>
          </w:r>
          <w:proofErr w:type="spellEnd"/>
          <w:r w:rsidR="0090776C">
            <w:t xml:space="preserve"> zufällig </w:t>
          </w:r>
          <w:r w:rsidR="000B12A9">
            <w:t xml:space="preserve">mithilfe von </w:t>
          </w:r>
          <w:proofErr w:type="spellStart"/>
          <w:r w:rsidR="000B12A9">
            <w:t>average</w:t>
          </w:r>
          <w:proofErr w:type="spellEnd"/>
          <w:r w:rsidR="000B12A9">
            <w:t xml:space="preserve"> </w:t>
          </w:r>
          <w:proofErr w:type="spellStart"/>
          <w:r w:rsidR="000B12A9">
            <w:t>cost</w:t>
          </w:r>
          <w:proofErr w:type="spellEnd"/>
          <w:r w:rsidR="000B12A9">
            <w:t xml:space="preserve"> (je größer desto schlechter)</w:t>
          </w:r>
        </w:p>
        <w:p w14:paraId="32319D77" w14:textId="452DCA87" w:rsidR="00200466" w:rsidRPr="00200466" w:rsidRDefault="00200466" w:rsidP="0070670D">
          <w:r w:rsidRPr="00200466">
            <w:t>https://data-science-blog.com/blog/2017/12/20/maschinelles-lernen-klassifikation-vs-regression/</w:t>
          </w:r>
        </w:p>
        <w:p w14:paraId="5313F777" w14:textId="4D61EC9D" w:rsidR="002E13D4" w:rsidRPr="002E13D4" w:rsidRDefault="002E13D4" w:rsidP="002E13D4">
          <w:r w:rsidRPr="002E13D4">
            <w:t>https://developers.google.com/machine-learning/crash-course/introduction-to-neural-networks/anatomy</w:t>
          </w:r>
        </w:p>
        <w:p w14:paraId="6D180E7E" w14:textId="70145CC8" w:rsidR="00812E2A" w:rsidRDefault="001B0604" w:rsidP="00812E2A">
          <w:r>
            <w:t>„Grundlage</w:t>
          </w:r>
          <w:r w:rsidR="00812E2A">
            <w:t xml:space="preserve"> </w:t>
          </w:r>
          <w:r>
            <w:t>neuronale</w:t>
          </w:r>
          <w:r w:rsidR="00812E2A">
            <w:t xml:space="preserve"> </w:t>
          </w:r>
          <w:proofErr w:type="spellStart"/>
          <w:r w:rsidR="00812E2A">
            <w:t>netze</w:t>
          </w:r>
          <w:proofErr w:type="spellEnd"/>
          <w:r w:rsidR="00812E2A">
            <w:t xml:space="preserve"> </w:t>
          </w:r>
          <w:r>
            <w:t>„</w:t>
          </w:r>
        </w:p>
        <w:p w14:paraId="58385B6B" w14:textId="749D57F7" w:rsidR="00DA4FBA" w:rsidRPr="00812E2A" w:rsidRDefault="00DA4FBA" w:rsidP="00812E2A">
          <w:r w:rsidRPr="00DA4FBA">
            <w:t>https://machinelearningmastery.com/what-is-deep-learning/</w:t>
          </w:r>
        </w:p>
        <w:p w14:paraId="115C39EC" w14:textId="219A7779" w:rsidR="00294C47" w:rsidRDefault="00A9424F" w:rsidP="00294C47">
          <w:r>
            <w:t xml:space="preserve">Tief = viele </w:t>
          </w:r>
          <w:proofErr w:type="spellStart"/>
          <w:r>
            <w:t>h</w:t>
          </w:r>
          <w:r w:rsidR="00294C47">
            <w:t>iden</w:t>
          </w:r>
          <w:proofErr w:type="spellEnd"/>
          <w:r w:rsidR="00294C47">
            <w:t xml:space="preserve"> </w:t>
          </w:r>
          <w:proofErr w:type="spellStart"/>
          <w:r w:rsidR="00294C47">
            <w:t>units</w:t>
          </w:r>
          <w:proofErr w:type="spellEnd"/>
          <w:r w:rsidR="00083260">
            <w:t xml:space="preserve"> (tausende von </w:t>
          </w:r>
          <w:proofErr w:type="spellStart"/>
          <w:r w:rsidR="00083260">
            <w:t>neuronen</w:t>
          </w:r>
          <w:proofErr w:type="spellEnd"/>
          <w:r w:rsidR="00083260">
            <w:t>)</w:t>
          </w:r>
        </w:p>
        <w:p w14:paraId="3DE633E0" w14:textId="029010A6" w:rsidR="002433B8" w:rsidRPr="00294C47" w:rsidRDefault="002433B8" w:rsidP="00294C47">
          <w:r>
            <w:t>Input</w:t>
          </w:r>
          <w:proofErr w:type="gramStart"/>
          <w:r>
            <w:t xml:space="preserve"> ….</w:t>
          </w:r>
          <w:proofErr w:type="spellStart"/>
          <w:proofErr w:type="gramEnd"/>
          <w:r>
            <w:t>hidden</w:t>
          </w:r>
          <w:proofErr w:type="spellEnd"/>
          <w:r>
            <w:t>(ganz viele)…..</w:t>
          </w:r>
          <w:proofErr w:type="spellStart"/>
          <w:r>
            <w:t>output</w:t>
          </w:r>
          <w:proofErr w:type="spellEnd"/>
          <w:r>
            <w:t xml:space="preserve"> </w:t>
          </w:r>
          <w:proofErr w:type="spellStart"/>
          <w:r>
            <w:t>schicht</w:t>
          </w:r>
          <w:proofErr w:type="spellEnd"/>
        </w:p>
        <w:p w14:paraId="41C944A8" w14:textId="3684E216" w:rsidR="00002AE1" w:rsidRDefault="00002AE1" w:rsidP="00002AE1">
          <w:r>
            <w:sym w:font="Wingdings" w:char="F0E8"/>
          </w:r>
          <w:r>
            <w:t xml:space="preserve">neuronale </w:t>
          </w:r>
          <w:proofErr w:type="spellStart"/>
          <w:r>
            <w:t>netze</w:t>
          </w:r>
          <w:proofErr w:type="spellEnd"/>
          <w:r>
            <w:t xml:space="preserve"> mit </w:t>
          </w:r>
          <w:proofErr w:type="spellStart"/>
          <w:r>
            <w:t>abbildung</w:t>
          </w:r>
          <w:proofErr w:type="spellEnd"/>
          <w:r>
            <w:t xml:space="preserve"> </w:t>
          </w:r>
          <w:proofErr w:type="spellStart"/>
          <w:r>
            <w:t>maybe</w:t>
          </w:r>
          <w:proofErr w:type="spellEnd"/>
          <w:r>
            <w:t xml:space="preserve"> aus </w:t>
          </w:r>
          <w:proofErr w:type="spellStart"/>
          <w:r>
            <w:t>frauenhofer</w:t>
          </w:r>
          <w:proofErr w:type="spellEnd"/>
          <w:r>
            <w:t xml:space="preserve"> </w:t>
          </w:r>
        </w:p>
        <w:p w14:paraId="22E231BF" w14:textId="49B0F640" w:rsidR="00513F9C" w:rsidRDefault="00513F9C" w:rsidP="00002AE1">
          <w:proofErr w:type="spellStart"/>
          <w:r>
            <w:lastRenderedPageBreak/>
            <w:t>Selnbständiges</w:t>
          </w:r>
          <w:proofErr w:type="spellEnd"/>
          <w:r>
            <w:t xml:space="preserve"> lernen und vorhersagen </w:t>
          </w:r>
        </w:p>
        <w:p w14:paraId="24E3DE3A" w14:textId="58D29B2E" w:rsidR="008018CE" w:rsidRDefault="008018CE" w:rsidP="00002AE1">
          <w:pPr>
            <w:rPr>
              <w:rFonts w:ascii="nimbus-sans" w:hAnsi="nimbus-sans"/>
              <w:color w:val="646464"/>
              <w:sz w:val="30"/>
              <w:szCs w:val="30"/>
              <w:shd w:val="clear" w:color="auto" w:fill="FFFFFF"/>
            </w:rPr>
          </w:pPr>
          <w:r>
            <w:rPr>
              <w:rFonts w:ascii="nimbus-sans" w:hAnsi="nimbus-sans"/>
              <w:color w:val="646464"/>
              <w:sz w:val="30"/>
              <w:szCs w:val="30"/>
              <w:shd w:val="clear" w:color="auto" w:fill="FFFFFF"/>
            </w:rPr>
            <w:t xml:space="preserve">„Unter Deep Learning versteht man heute neuronalen Netze, die über mehr als einen Hidden Layer verfügen.“ </w:t>
          </w:r>
        </w:p>
        <w:p w14:paraId="22980C0E" w14:textId="0F745B82" w:rsidR="008018CE" w:rsidRPr="00002AE1" w:rsidRDefault="008018CE" w:rsidP="00002AE1">
          <w:r w:rsidRPr="008018CE">
            <w:t>https://www.statworx.com/de/blog/deep-learning-teil-1-einfuehrung/</w:t>
          </w:r>
        </w:p>
        <w:p w14:paraId="2A52F197" w14:textId="77777777" w:rsidR="002B5FD6" w:rsidRDefault="002B5FD6" w:rsidP="002B5FD6">
          <w:pPr>
            <w:rPr>
              <w:shd w:val="clear" w:color="auto" w:fill="FFFFFF"/>
            </w:rPr>
          </w:pPr>
        </w:p>
        <w:p w14:paraId="1DBEB037" w14:textId="592220A6" w:rsidR="002A09C7" w:rsidRDefault="002A09C7" w:rsidP="00A67C4A">
          <w:pPr>
            <w:rPr>
              <w:shd w:val="clear" w:color="auto" w:fill="FFFFFF"/>
            </w:rPr>
          </w:pPr>
        </w:p>
        <w:p w14:paraId="0D4B6E14" w14:textId="77777777" w:rsidR="002A09C7" w:rsidRDefault="002A09C7" w:rsidP="00A67C4A">
          <w:pPr>
            <w:rPr>
              <w:shd w:val="clear" w:color="auto" w:fill="FFFFFF"/>
            </w:rPr>
          </w:pPr>
        </w:p>
        <w:p w14:paraId="5E677B83" w14:textId="7E36384F" w:rsidR="002A09C7" w:rsidRDefault="002A09C7">
          <w:pPr>
            <w:spacing w:after="160" w:line="259" w:lineRule="auto"/>
            <w:jc w:val="left"/>
            <w:rPr>
              <w:shd w:val="clear" w:color="auto" w:fill="FFFFFF"/>
            </w:rPr>
          </w:pPr>
          <w:r>
            <w:rPr>
              <w:shd w:val="clear" w:color="auto" w:fill="FFFFFF"/>
            </w:rPr>
            <w:br w:type="page"/>
          </w:r>
        </w:p>
        <w:p w14:paraId="1DFDFE03" w14:textId="40EC42AB" w:rsidR="002F1797" w:rsidRDefault="002F1797" w:rsidP="002F1797">
          <w:pPr>
            <w:pStyle w:val="berschrift2"/>
          </w:pPr>
          <w:bookmarkStart w:id="43" w:name="_Toc65548728"/>
          <w:r w:rsidRPr="001444DB">
            <w:rPr>
              <w:strike/>
            </w:rPr>
            <w:lastRenderedPageBreak/>
            <w:t>KI in der Pharmazeutischen Bioinformatik</w:t>
          </w:r>
          <w:r w:rsidR="001444DB" w:rsidRPr="001444DB">
            <w:t xml:space="preserve"> bessere </w:t>
          </w:r>
          <w:proofErr w:type="spellStart"/>
          <w:r w:rsidR="001444DB" w:rsidRPr="001444DB">
            <w:t>überschrift</w:t>
          </w:r>
          <w:proofErr w:type="spellEnd"/>
          <w:r w:rsidR="001444DB" w:rsidRPr="001444DB">
            <w:t xml:space="preserve"> </w:t>
          </w:r>
          <w:proofErr w:type="spellStart"/>
          <w:r w:rsidR="007459E5">
            <w:t>vlt</w:t>
          </w:r>
          <w:proofErr w:type="spellEnd"/>
          <w:r w:rsidR="007459E5">
            <w:t xml:space="preserve"> </w:t>
          </w:r>
          <w:proofErr w:type="spellStart"/>
          <w:r w:rsidR="007459E5">
            <w:t>datamining</w:t>
          </w:r>
          <w:bookmarkEnd w:id="43"/>
          <w:proofErr w:type="spellEnd"/>
        </w:p>
        <w:p w14:paraId="42C666A0" w14:textId="5B2CBC75" w:rsidR="00421CCB" w:rsidRPr="00421CCB" w:rsidRDefault="00421CCB" w:rsidP="00421CCB">
          <w:r>
            <w:t>Fraunhofer gesamt s.36 (1.6)</w:t>
          </w:r>
        </w:p>
        <w:p w14:paraId="7E67518E" w14:textId="541F1D81" w:rsidR="002655DD" w:rsidRPr="002655DD" w:rsidRDefault="002655DD" w:rsidP="002655DD">
          <w:r>
            <w:t xml:space="preserve">Im </w:t>
          </w:r>
          <w:proofErr w:type="spellStart"/>
          <w:r>
            <w:t>datamining</w:t>
          </w:r>
          <w:proofErr w:type="spellEnd"/>
          <w:r>
            <w:t xml:space="preserve"> kommen Algorithmen des ML zu Einsatz</w:t>
          </w:r>
        </w:p>
        <w:p w14:paraId="0947F6F6" w14:textId="111E4793" w:rsidR="009666BE" w:rsidRPr="009666BE" w:rsidRDefault="009666BE" w:rsidP="009666BE">
          <w:r>
            <w:t xml:space="preserve">Drug </w:t>
          </w:r>
          <w:proofErr w:type="spellStart"/>
          <w:r>
            <w:t>screening</w:t>
          </w:r>
          <w:proofErr w:type="spellEnd"/>
          <w:r>
            <w:t xml:space="preserve"> </w:t>
          </w:r>
          <w:proofErr w:type="spellStart"/>
          <w:r>
            <w:t>erkären</w:t>
          </w:r>
          <w:proofErr w:type="spellEnd"/>
          <w:r>
            <w:t xml:space="preserve"> </w:t>
          </w:r>
          <w:r>
            <w:sym w:font="Wingdings" w:char="F0E8"/>
          </w:r>
          <w:r>
            <w:t xml:space="preserve"> mit </w:t>
          </w:r>
          <w:proofErr w:type="spellStart"/>
          <w:r>
            <w:t>abb</w:t>
          </w:r>
          <w:proofErr w:type="spellEnd"/>
          <w:r>
            <w:t xml:space="preserve"> </w:t>
          </w:r>
          <w:r>
            <w:sym w:font="Wingdings" w:char="F0E8"/>
          </w:r>
          <w:r>
            <w:t xml:space="preserve"> </w:t>
          </w:r>
          <w:proofErr w:type="spellStart"/>
          <w:r>
            <w:t>basis</w:t>
          </w:r>
          <w:proofErr w:type="spellEnd"/>
          <w:r>
            <w:t xml:space="preserve"> dafür sind daten </w:t>
          </w:r>
        </w:p>
        <w:p w14:paraId="1F589BD1" w14:textId="3C15B61E" w:rsidR="004F1009" w:rsidRDefault="001444DB" w:rsidP="004F1009">
          <w:r>
            <w:t xml:space="preserve">Auf </w:t>
          </w:r>
          <w:proofErr w:type="spellStart"/>
          <w:r>
            <w:t>data</w:t>
          </w:r>
          <w:proofErr w:type="spellEnd"/>
          <w:r>
            <w:t xml:space="preserve"> </w:t>
          </w:r>
          <w:proofErr w:type="spellStart"/>
          <w:r>
            <w:t>science</w:t>
          </w:r>
          <w:proofErr w:type="spellEnd"/>
          <w:r>
            <w:t xml:space="preserve"> und </w:t>
          </w:r>
          <w:proofErr w:type="spellStart"/>
          <w:r>
            <w:t>big</w:t>
          </w:r>
          <w:proofErr w:type="spellEnd"/>
          <w:r>
            <w:t xml:space="preserve"> </w:t>
          </w:r>
          <w:proofErr w:type="spellStart"/>
          <w:r>
            <w:t>data</w:t>
          </w:r>
          <w:proofErr w:type="spellEnd"/>
          <w:r>
            <w:t xml:space="preserve"> zu </w:t>
          </w:r>
          <w:proofErr w:type="spellStart"/>
          <w:r>
            <w:t>sprewchen</w:t>
          </w:r>
          <w:proofErr w:type="spellEnd"/>
          <w:r>
            <w:t xml:space="preserve"> kommen </w:t>
          </w:r>
        </w:p>
        <w:p w14:paraId="27F87C49" w14:textId="7DC6B137" w:rsidR="001444DB" w:rsidRPr="004F1009" w:rsidRDefault="001444DB" w:rsidP="004F1009">
          <w:r>
            <w:t xml:space="preserve">„sinngemäß schon sehr viele daten </w:t>
          </w:r>
          <w:proofErr w:type="gramStart"/>
          <w:r>
            <w:t>erarbeitet</w:t>
          </w:r>
          <w:proofErr w:type="gramEnd"/>
          <w:r>
            <w:t xml:space="preserve"> aber nicht kompakt“ </w:t>
          </w:r>
        </w:p>
        <w:p w14:paraId="340670FD" w14:textId="77777777" w:rsidR="002F1797" w:rsidRPr="0059756F" w:rsidRDefault="002F1797" w:rsidP="002F1797">
          <w:r w:rsidRPr="0059756F">
            <w:t>https://www.sanofi.de/de/sanofi-in-deutschland/news-storys/sanofi-gesundheitstrend-forschung-entwicklung-arzneimittel</w:t>
          </w:r>
        </w:p>
        <w:p w14:paraId="762960B7" w14:textId="77777777" w:rsidR="002F1797" w:rsidRDefault="005D7955" w:rsidP="002F1797">
          <w:hyperlink r:id="rId31" w:history="1">
            <w:r w:rsidR="002F1797" w:rsidRPr="0077664D">
              <w:rPr>
                <w:rStyle w:val="Hyperlink"/>
              </w:rPr>
              <w:t>https://www.merckgroup.com/en/research/science-space/envisioning-tomorrow/precision-medicine/generativeai.html</w:t>
            </w:r>
          </w:hyperlink>
        </w:p>
        <w:p w14:paraId="2C703F46" w14:textId="77777777" w:rsidR="002F1797" w:rsidRPr="00945884" w:rsidRDefault="002F1797" w:rsidP="002F1797">
          <w:r>
            <w:sym w:font="Wingdings" w:char="F0E8"/>
          </w:r>
          <w:r>
            <w:t xml:space="preserve"> große </w:t>
          </w:r>
          <w:proofErr w:type="spellStart"/>
          <w:r>
            <w:t>datanbänke</w:t>
          </w:r>
          <w:proofErr w:type="spellEnd"/>
          <w:r>
            <w:t xml:space="preserve"> gebraucht </w:t>
          </w:r>
          <w:r>
            <w:sym w:font="Wingdings" w:char="F0E8"/>
          </w:r>
          <w:r>
            <w:t xml:space="preserve"> </w:t>
          </w:r>
          <w:proofErr w:type="spellStart"/>
          <w:proofErr w:type="gramStart"/>
          <w:r>
            <w:t>problem</w:t>
          </w:r>
          <w:proofErr w:type="spellEnd"/>
          <w:proofErr w:type="gramEnd"/>
          <w:r>
            <w:t xml:space="preserve"> dass es diese daten zwar gibt aber nicht schön </w:t>
          </w:r>
        </w:p>
        <w:p w14:paraId="69381E65" w14:textId="77777777" w:rsidR="002F1797" w:rsidRPr="00945884" w:rsidRDefault="002F1797" w:rsidP="002F1797">
          <w:r>
            <w:t xml:space="preserve">Immer mehr </w:t>
          </w:r>
          <w:proofErr w:type="spellStart"/>
          <w:r>
            <w:t>literatur</w:t>
          </w:r>
          <w:proofErr w:type="spellEnd"/>
          <w:r>
            <w:t xml:space="preserve">... </w:t>
          </w:r>
          <w:r>
            <w:sym w:font="Wingdings" w:char="F0E8"/>
          </w:r>
          <w:r>
            <w:t xml:space="preserve"> </w:t>
          </w:r>
          <w:proofErr w:type="spellStart"/>
          <w:r>
            <w:t>nlp</w:t>
          </w:r>
          <w:proofErr w:type="spellEnd"/>
        </w:p>
        <w:p w14:paraId="28F2EAD9" w14:textId="77777777" w:rsidR="002F1797" w:rsidRDefault="002F1797" w:rsidP="002F1797">
          <w:proofErr w:type="spellStart"/>
          <w:r>
            <w:t>pharma</w:t>
          </w:r>
          <w:proofErr w:type="spellEnd"/>
          <w:r>
            <w:t xml:space="preserve"> kommen das diese auch (für </w:t>
          </w:r>
          <w:proofErr w:type="spellStart"/>
          <w:r>
            <w:t>wirkstoiff</w:t>
          </w:r>
          <w:proofErr w:type="spellEnd"/>
          <w:r>
            <w:t xml:space="preserve"> finden </w:t>
          </w:r>
          <w:proofErr w:type="spellStart"/>
          <w:r>
            <w:t>zb</w:t>
          </w:r>
          <w:proofErr w:type="spellEnd"/>
          <w:r>
            <w:t xml:space="preserve"> wichtig ist.)</w:t>
          </w:r>
        </w:p>
        <w:p w14:paraId="0A285EBA" w14:textId="77777777" w:rsidR="002F1797" w:rsidRDefault="002F1797" w:rsidP="002F1797">
          <w:r>
            <w:t xml:space="preserve">einmal direkt </w:t>
          </w:r>
          <w:proofErr w:type="spellStart"/>
          <w:r>
            <w:t>stoff</w:t>
          </w:r>
          <w:proofErr w:type="spellEnd"/>
          <w:r>
            <w:t xml:space="preserve"> finden</w:t>
          </w:r>
        </w:p>
        <w:p w14:paraId="49C6BB85" w14:textId="77777777" w:rsidR="002F1797" w:rsidRDefault="002F1797" w:rsidP="002F1797">
          <w:r w:rsidRPr="00AB383A">
            <w:t xml:space="preserve">Dass schon viel geforscht wurde (zig </w:t>
          </w:r>
          <w:proofErr w:type="spellStart"/>
          <w:r w:rsidRPr="00AB383A">
            <w:t>millionen</w:t>
          </w:r>
          <w:proofErr w:type="spellEnd"/>
          <w:r w:rsidRPr="00AB383A">
            <w:t xml:space="preserve"> </w:t>
          </w:r>
          <w:proofErr w:type="spellStart"/>
          <w:r w:rsidRPr="00AB383A">
            <w:t>paper</w:t>
          </w:r>
          <w:proofErr w:type="spellEnd"/>
          <w:r>
            <w:t xml:space="preserve"> </w:t>
          </w:r>
          <w:r>
            <w:rPr>
              <w:rFonts w:ascii="Wingdings" w:eastAsia="Wingdings" w:hAnsi="Wingdings" w:cs="Wingdings"/>
            </w:rPr>
            <w:t></w:t>
          </w:r>
          <w:r>
            <w:t xml:space="preserve"> </w:t>
          </w:r>
          <w:proofErr w:type="spellStart"/>
          <w:r>
            <w:t>unmengen</w:t>
          </w:r>
          <w:proofErr w:type="spellEnd"/>
          <w:r>
            <w:t xml:space="preserve"> von </w:t>
          </w:r>
          <w:proofErr w:type="spellStart"/>
          <w:r>
            <w:t>informatoinen</w:t>
          </w:r>
          <w:proofErr w:type="spellEnd"/>
          <w:r>
            <w:t xml:space="preserve"> und </w:t>
          </w:r>
          <w:proofErr w:type="spellStart"/>
          <w:r>
            <w:t>arbeit</w:t>
          </w:r>
          <w:proofErr w:type="spellEnd"/>
          <w:r>
            <w:t xml:space="preserve">) aber unmöglich diese alle durchzulesen </w:t>
          </w:r>
          <w:r>
            <w:rPr>
              <w:rFonts w:ascii="Wingdings" w:eastAsia="Wingdings" w:hAnsi="Wingdings" w:cs="Wingdings"/>
            </w:rPr>
            <w:t></w:t>
          </w:r>
          <w:r>
            <w:t xml:space="preserve"> </w:t>
          </w:r>
          <w:proofErr w:type="spellStart"/>
          <w:r>
            <w:t>textmining</w:t>
          </w:r>
          <w:proofErr w:type="spellEnd"/>
          <w:r>
            <w:t xml:space="preserve"> </w:t>
          </w:r>
        </w:p>
        <w:p w14:paraId="6814AEC3" w14:textId="5493461F" w:rsidR="002F1797" w:rsidRDefault="002F1797" w:rsidP="002F1797">
          <w:r>
            <w:sym w:font="Wingdings" w:char="F0E8"/>
          </w:r>
          <w:r>
            <w:t xml:space="preserve"> </w:t>
          </w:r>
          <w:proofErr w:type="spellStart"/>
          <w:r>
            <w:t>probelom</w:t>
          </w:r>
          <w:proofErr w:type="spellEnd"/>
          <w:r>
            <w:t xml:space="preserve"> in </w:t>
          </w:r>
          <w:proofErr w:type="spellStart"/>
          <w:r>
            <w:t>zukunft</w:t>
          </w:r>
          <w:proofErr w:type="spellEnd"/>
          <w:r>
            <w:t xml:space="preserve"> eher gute </w:t>
          </w:r>
          <w:proofErr w:type="spellStart"/>
          <w:r>
            <w:t>datensätze</w:t>
          </w:r>
          <w:proofErr w:type="spellEnd"/>
          <w:r>
            <w:t xml:space="preserve"> zu </w:t>
          </w:r>
          <w:proofErr w:type="gramStart"/>
          <w:r>
            <w:t>haben</w:t>
          </w:r>
          <w:proofErr w:type="gramEnd"/>
          <w:r>
            <w:t xml:space="preserve"> um damit zu arbeiten</w:t>
          </w:r>
        </w:p>
        <w:p w14:paraId="011B374C" w14:textId="424C974C" w:rsidR="002F1797" w:rsidRDefault="00EE38A1">
          <w:pPr>
            <w:spacing w:after="160" w:line="259" w:lineRule="auto"/>
            <w:jc w:val="left"/>
            <w:rPr>
              <w:shd w:val="clear" w:color="auto" w:fill="FFFFFF"/>
            </w:rPr>
          </w:pPr>
          <w:r>
            <w:rPr>
              <w:shd w:val="clear" w:color="auto" w:fill="FFFFFF"/>
            </w:rPr>
            <w:t xml:space="preserve">Auf den </w:t>
          </w:r>
          <w:proofErr w:type="spellStart"/>
          <w:r>
            <w:rPr>
              <w:shd w:val="clear" w:color="auto" w:fill="FFFFFF"/>
            </w:rPr>
            <w:t>begriff</w:t>
          </w:r>
          <w:proofErr w:type="spellEnd"/>
          <w:r>
            <w:rPr>
              <w:shd w:val="clear" w:color="auto" w:fill="FFFFFF"/>
            </w:rPr>
            <w:t xml:space="preserve"> </w:t>
          </w:r>
          <w:proofErr w:type="spellStart"/>
          <w:r>
            <w:rPr>
              <w:shd w:val="clear" w:color="auto" w:fill="FFFFFF"/>
            </w:rPr>
            <w:t>cpi</w:t>
          </w:r>
          <w:proofErr w:type="spellEnd"/>
          <w:r>
            <w:rPr>
              <w:shd w:val="clear" w:color="auto" w:fill="FFFFFF"/>
            </w:rPr>
            <w:t xml:space="preserve"> ppi </w:t>
          </w:r>
          <w:proofErr w:type="spellStart"/>
          <w:r>
            <w:rPr>
              <w:shd w:val="clear" w:color="auto" w:fill="FFFFFF"/>
            </w:rPr>
            <w:t>textmining</w:t>
          </w:r>
          <w:proofErr w:type="spellEnd"/>
          <w:r>
            <w:rPr>
              <w:shd w:val="clear" w:color="auto" w:fill="FFFFFF"/>
            </w:rPr>
            <w:t xml:space="preserve"> kommen als </w:t>
          </w:r>
          <w:proofErr w:type="spellStart"/>
          <w:r>
            <w:rPr>
              <w:shd w:val="clear" w:color="auto" w:fill="FFFFFF"/>
            </w:rPr>
            <w:t>anwendung</w:t>
          </w:r>
          <w:proofErr w:type="spellEnd"/>
          <w:r>
            <w:rPr>
              <w:shd w:val="clear" w:color="auto" w:fill="FFFFFF"/>
            </w:rPr>
            <w:t xml:space="preserve"> für </w:t>
          </w:r>
        </w:p>
        <w:p w14:paraId="0F5504D2" w14:textId="77777777" w:rsidR="00187F5F" w:rsidRDefault="00187F5F">
          <w:pPr>
            <w:spacing w:after="160" w:line="259" w:lineRule="auto"/>
            <w:jc w:val="left"/>
            <w:rPr>
              <w:shd w:val="clear" w:color="auto" w:fill="FFFFFF"/>
            </w:rPr>
          </w:pPr>
        </w:p>
        <w:p w14:paraId="1B39A773" w14:textId="15B82AFE" w:rsidR="00BF0994" w:rsidRDefault="00BF0994" w:rsidP="00A67C4A">
          <w:pPr>
            <w:pStyle w:val="berschrift2"/>
          </w:pPr>
          <w:bookmarkStart w:id="44" w:name="_Toc65548729"/>
          <w:r>
            <w:t xml:space="preserve">Überblick über </w:t>
          </w:r>
          <w:r w:rsidR="00E407A6">
            <w:t xml:space="preserve">State </w:t>
          </w:r>
          <w:proofErr w:type="spellStart"/>
          <w:r w:rsidR="00E407A6">
            <w:t>of</w:t>
          </w:r>
          <w:proofErr w:type="spellEnd"/>
          <w:r w:rsidR="00E407A6">
            <w:t xml:space="preserve"> </w:t>
          </w:r>
          <w:proofErr w:type="spellStart"/>
          <w:r w:rsidR="00E407A6">
            <w:t>the</w:t>
          </w:r>
          <w:proofErr w:type="spellEnd"/>
          <w:r w:rsidR="00E407A6">
            <w:t xml:space="preserve"> Art</w:t>
          </w:r>
          <w:r w:rsidR="00F720B6">
            <w:t xml:space="preserve"> von “ </w:t>
          </w:r>
          <w:proofErr w:type="spellStart"/>
          <w:r w:rsidR="00F720B6">
            <w:t>cpi</w:t>
          </w:r>
          <w:proofErr w:type="spellEnd"/>
          <w:r w:rsidR="00F720B6">
            <w:t xml:space="preserve"> ppi </w:t>
          </w:r>
          <w:proofErr w:type="spellStart"/>
          <w:r w:rsidR="00F720B6">
            <w:t>textmining</w:t>
          </w:r>
          <w:proofErr w:type="spellEnd"/>
          <w:r w:rsidR="00F720B6">
            <w:t>“</w:t>
          </w:r>
          <w:bookmarkEnd w:id="44"/>
          <w:r w:rsidR="00F720B6">
            <w:t xml:space="preserve"> </w:t>
          </w:r>
        </w:p>
        <w:p w14:paraId="3C9D7A9C" w14:textId="47FC191F" w:rsidR="00187F5F" w:rsidRDefault="00107D4C" w:rsidP="00E407A6">
          <w:pPr>
            <w:rPr>
              <w:shd w:val="clear" w:color="auto" w:fill="FFFFFF"/>
            </w:rPr>
          </w:pPr>
          <w:r>
            <w:rPr>
              <w:shd w:val="clear" w:color="auto" w:fill="FFFFFF"/>
            </w:rPr>
            <w:t>Zeitstrahl</w:t>
          </w:r>
          <w:r w:rsidR="002F1797">
            <w:rPr>
              <w:shd w:val="clear" w:color="auto" w:fill="FFFFFF"/>
            </w:rPr>
            <w:t xml:space="preserve"> inklusive </w:t>
          </w:r>
          <w:proofErr w:type="spellStart"/>
          <w:r w:rsidR="002F1797">
            <w:rPr>
              <w:shd w:val="clear" w:color="auto" w:fill="FFFFFF"/>
            </w:rPr>
            <w:t>freiburg</w:t>
          </w:r>
          <w:proofErr w:type="spellEnd"/>
        </w:p>
        <w:p w14:paraId="50FB0852" w14:textId="6D7A523A" w:rsidR="00DE56B9" w:rsidRDefault="00DE56B9" w:rsidP="00E407A6">
          <w:pPr>
            <w:rPr>
              <w:shd w:val="clear" w:color="auto" w:fill="FFFFFF"/>
            </w:rPr>
          </w:pPr>
          <w:r>
            <w:rPr>
              <w:shd w:val="clear" w:color="auto" w:fill="FFFFFF"/>
            </w:rPr>
            <w:t xml:space="preserve"> - PPI CPI</w:t>
          </w:r>
        </w:p>
        <w:p w14:paraId="08B17FEC" w14:textId="66060DF6" w:rsidR="00187F5F" w:rsidRDefault="00187F5F" w:rsidP="00E407A6">
          <w:pPr>
            <w:rPr>
              <w:shd w:val="clear" w:color="auto" w:fill="FFFFFF"/>
            </w:rPr>
          </w:pPr>
          <w:r>
            <w:rPr>
              <w:shd w:val="clear" w:color="auto" w:fill="FFFFFF"/>
            </w:rPr>
            <w:t xml:space="preserve">Freiburg erklären </w:t>
          </w:r>
        </w:p>
        <w:p w14:paraId="7B28C25F" w14:textId="6CE489DA" w:rsidR="00DE56B9" w:rsidRDefault="00DE56B9" w:rsidP="00E407A6">
          <w:pPr>
            <w:rPr>
              <w:shd w:val="clear" w:color="auto" w:fill="FFFFFF"/>
            </w:rPr>
          </w:pPr>
          <w:r>
            <w:rPr>
              <w:shd w:val="clear" w:color="auto" w:fill="FFFFFF"/>
            </w:rPr>
            <w:t xml:space="preserve">- aber </w:t>
          </w:r>
          <w:proofErr w:type="gramStart"/>
          <w:r>
            <w:rPr>
              <w:shd w:val="clear" w:color="auto" w:fill="FFFFFF"/>
            </w:rPr>
            <w:t>nur  0</w:t>
          </w:r>
          <w:proofErr w:type="gramEnd"/>
          <w:r>
            <w:rPr>
              <w:shd w:val="clear" w:color="auto" w:fill="FFFFFF"/>
            </w:rPr>
            <w:t xml:space="preserve"> 1 ohne weitere </w:t>
          </w:r>
          <w:proofErr w:type="spellStart"/>
          <w:r>
            <w:rPr>
              <w:shd w:val="clear" w:color="auto" w:fill="FFFFFF"/>
            </w:rPr>
            <w:t>klassifizierung</w:t>
          </w:r>
          <w:proofErr w:type="spellEnd"/>
        </w:p>
        <w:p w14:paraId="57B574B8" w14:textId="588AC847" w:rsidR="002355F0" w:rsidRDefault="00843808" w:rsidP="00E407A6">
          <w:pPr>
            <w:rPr>
              <w:shd w:val="clear" w:color="auto" w:fill="FFFFFF"/>
            </w:rPr>
          </w:pPr>
          <w:r>
            <w:rPr>
              <w:shd w:val="clear" w:color="auto" w:fill="FFFFFF"/>
            </w:rPr>
            <w:t xml:space="preserve">Am </w:t>
          </w:r>
          <w:proofErr w:type="spellStart"/>
          <w:r>
            <w:rPr>
              <w:shd w:val="clear" w:color="auto" w:fill="FFFFFF"/>
            </w:rPr>
            <w:t>ende</w:t>
          </w:r>
          <w:proofErr w:type="spellEnd"/>
          <w:r>
            <w:rPr>
              <w:shd w:val="clear" w:color="auto" w:fill="FFFFFF"/>
            </w:rPr>
            <w:t xml:space="preserve"> zu </w:t>
          </w:r>
          <w:proofErr w:type="spellStart"/>
          <w:r>
            <w:rPr>
              <w:shd w:val="clear" w:color="auto" w:fill="FFFFFF"/>
            </w:rPr>
            <w:t>biobert</w:t>
          </w:r>
          <w:proofErr w:type="spellEnd"/>
        </w:p>
        <w:p w14:paraId="5F323CC9" w14:textId="4369B9EF" w:rsidR="00187F5F" w:rsidRDefault="00187F5F" w:rsidP="00E407A6">
          <w:pPr>
            <w:rPr>
              <w:shd w:val="clear" w:color="auto" w:fill="FFFFFF"/>
            </w:rPr>
          </w:pPr>
        </w:p>
        <w:p w14:paraId="4A0ECE48" w14:textId="77777777" w:rsidR="00DB2A7D" w:rsidRDefault="00DB2A7D" w:rsidP="00E407A6">
          <w:pPr>
            <w:rPr>
              <w:shd w:val="clear" w:color="auto" w:fill="FFFFFF"/>
            </w:rPr>
          </w:pPr>
        </w:p>
        <w:p w14:paraId="39AAA176" w14:textId="7D64F990" w:rsidR="00187F5F" w:rsidRDefault="00187F5F" w:rsidP="00187F5F">
          <w:pPr>
            <w:pStyle w:val="berschrift2"/>
          </w:pPr>
          <w:bookmarkStart w:id="45" w:name="_Toc65548730"/>
          <w:r w:rsidRPr="002355F0">
            <w:lastRenderedPageBreak/>
            <w:t>Ziel</w:t>
          </w:r>
          <w:r>
            <w:t>setzung der Arbeit</w:t>
          </w:r>
          <w:bookmarkEnd w:id="45"/>
        </w:p>
        <w:p w14:paraId="25C7132F" w14:textId="77AF26F1" w:rsidR="00FE5188" w:rsidRPr="00FE5188" w:rsidRDefault="00FE5188" w:rsidP="00FE5188">
          <w:r>
            <w:t xml:space="preserve">1) Daten in </w:t>
          </w:r>
          <w:proofErr w:type="spellStart"/>
          <w:r>
            <w:t>bracuhbare</w:t>
          </w:r>
          <w:proofErr w:type="spellEnd"/>
          <w:r>
            <w:t xml:space="preserve"> Form zu überführen</w:t>
          </w:r>
        </w:p>
        <w:p w14:paraId="469C8FF0" w14:textId="7F80AF14" w:rsidR="00187F5F" w:rsidRDefault="00845C7F" w:rsidP="00187F5F">
          <w:r>
            <w:t>2</w:t>
          </w:r>
          <w:r w:rsidR="00187F5F">
            <w:t xml:space="preserve">) vergleichen zu dem </w:t>
          </w:r>
          <w:proofErr w:type="spellStart"/>
          <w:r w:rsidR="00187F5F">
            <w:t>paper</w:t>
          </w:r>
          <w:proofErr w:type="spellEnd"/>
          <w:r w:rsidR="00187F5F">
            <w:t xml:space="preserve"> (</w:t>
          </w:r>
          <w:proofErr w:type="spellStart"/>
          <w:r w:rsidR="00187F5F">
            <w:t>freiburg</w:t>
          </w:r>
          <w:proofErr w:type="spellEnd"/>
          <w:r w:rsidR="00187F5F">
            <w:t xml:space="preserve">) wie gut sich das </w:t>
          </w:r>
          <w:proofErr w:type="spellStart"/>
          <w:r w:rsidR="00187F5F">
            <w:t>problem</w:t>
          </w:r>
          <w:proofErr w:type="spellEnd"/>
          <w:r w:rsidR="00187F5F">
            <w:t xml:space="preserve"> mit DL lösen lässt </w:t>
          </w:r>
          <w:r w:rsidR="00187F5F">
            <w:sym w:font="Wingdings" w:char="F0E8"/>
          </w:r>
          <w:r w:rsidR="00187F5F">
            <w:t xml:space="preserve"> 10cv </w:t>
          </w:r>
          <w:proofErr w:type="spellStart"/>
          <w:r w:rsidR="00187F5F">
            <w:t>val</w:t>
          </w:r>
          <w:proofErr w:type="spellEnd"/>
        </w:p>
        <w:p w14:paraId="7F4AB63C" w14:textId="5190C835" w:rsidR="00187F5F" w:rsidRDefault="00845C7F" w:rsidP="00187F5F">
          <w:r>
            <w:t>3</w:t>
          </w:r>
          <w:r w:rsidR="00187F5F">
            <w:t xml:space="preserve">) </w:t>
          </w:r>
          <w:proofErr w:type="spellStart"/>
          <w:r w:rsidR="00187F5F">
            <w:t>abhängigkeit</w:t>
          </w:r>
          <w:proofErr w:type="spellEnd"/>
          <w:r w:rsidR="00187F5F">
            <w:t xml:space="preserve"> von der </w:t>
          </w:r>
          <w:proofErr w:type="spellStart"/>
          <w:r w:rsidR="00187F5F">
            <w:t>größe</w:t>
          </w:r>
          <w:proofErr w:type="spellEnd"/>
          <w:r w:rsidR="00187F5F">
            <w:t xml:space="preserve"> des </w:t>
          </w:r>
          <w:proofErr w:type="spellStart"/>
          <w:r w:rsidR="00187F5F">
            <w:t>training-datensatzes</w:t>
          </w:r>
          <w:proofErr w:type="spellEnd"/>
          <w:r w:rsidR="00187F5F">
            <w:t xml:space="preserve"> zu bestimmen </w:t>
          </w:r>
        </w:p>
        <w:p w14:paraId="743A6F6A" w14:textId="77777777" w:rsidR="00187F5F" w:rsidRPr="002433B8" w:rsidRDefault="00187F5F" w:rsidP="00187F5F">
          <w:r>
            <w:t xml:space="preserve">Bezug zu </w:t>
          </w:r>
          <w:proofErr w:type="spellStart"/>
          <w:r>
            <w:t>paper</w:t>
          </w:r>
          <w:proofErr w:type="spellEnd"/>
          <w:r>
            <w:t xml:space="preserve"> ganz am </w:t>
          </w:r>
          <w:proofErr w:type="spellStart"/>
          <w:r>
            <w:t>ende</w:t>
          </w:r>
          <w:proofErr w:type="spellEnd"/>
          <w:r>
            <w:t xml:space="preserve"> (</w:t>
          </w:r>
          <w:proofErr w:type="spellStart"/>
          <w:r>
            <w:t>freiburg</w:t>
          </w:r>
          <w:proofErr w:type="spellEnd"/>
          <w:r>
            <w:t>)</w:t>
          </w:r>
        </w:p>
        <w:p w14:paraId="2276EBE0" w14:textId="77777777" w:rsidR="00187F5F" w:rsidRPr="00187F5F" w:rsidRDefault="00187F5F" w:rsidP="00187F5F"/>
        <w:p w14:paraId="4705DF57" w14:textId="77777777" w:rsidR="00187F5F" w:rsidRPr="00187F5F" w:rsidRDefault="00187F5F" w:rsidP="00187F5F"/>
        <w:p w14:paraId="40422ABB" w14:textId="5272C7BB" w:rsidR="002355F0" w:rsidRDefault="002355F0" w:rsidP="002355F0">
          <w:pPr>
            <w:pStyle w:val="berschrift1"/>
          </w:pPr>
          <w:bookmarkStart w:id="46" w:name="_Toc65548731"/>
          <w:r w:rsidRPr="002355F0">
            <w:t xml:space="preserve">Motivation </w:t>
          </w:r>
          <w:r>
            <w:t>der</w:t>
          </w:r>
          <w:r w:rsidRPr="002355F0">
            <w:t xml:space="preserve"> Arbeit</w:t>
          </w:r>
          <w:bookmarkEnd w:id="46"/>
        </w:p>
        <w:p w14:paraId="18653245" w14:textId="0C9E5740" w:rsidR="00786324" w:rsidRDefault="00786324" w:rsidP="00786324">
          <w:r>
            <w:t xml:space="preserve">Allgemeine </w:t>
          </w:r>
          <w:proofErr w:type="spellStart"/>
          <w:r>
            <w:t>entwicklung</w:t>
          </w:r>
          <w:proofErr w:type="spellEnd"/>
          <w:r>
            <w:t xml:space="preserve"> von ML krass…</w:t>
          </w:r>
        </w:p>
        <w:p w14:paraId="3185E427" w14:textId="3E945AB2" w:rsidR="00786324" w:rsidRPr="00786324" w:rsidRDefault="00786324" w:rsidP="00786324">
          <w:r>
            <w:t xml:space="preserve">Wie in </w:t>
          </w:r>
          <w:proofErr w:type="spellStart"/>
          <w:r>
            <w:t>ba</w:t>
          </w:r>
          <w:proofErr w:type="spellEnd"/>
          <w:r>
            <w:t xml:space="preserve"> „</w:t>
          </w:r>
          <w:proofErr w:type="spellStart"/>
          <w:r>
            <w:t>david</w:t>
          </w:r>
          <w:proofErr w:type="spellEnd"/>
          <w:r>
            <w:t xml:space="preserve"> </w:t>
          </w:r>
          <w:r w:rsidR="00560F18">
            <w:t>Baum</w:t>
          </w:r>
          <w:r>
            <w:t>“</w:t>
          </w:r>
        </w:p>
        <w:p w14:paraId="33F2ED26" w14:textId="77777777" w:rsidR="001E6F67" w:rsidRDefault="001E6F67" w:rsidP="002433B8"/>
        <w:p w14:paraId="79E01495" w14:textId="00B3D851" w:rsidR="00E93A12" w:rsidRDefault="00E93A12" w:rsidP="00E93A12">
          <w:pPr>
            <w:pStyle w:val="berschrift1"/>
          </w:pPr>
          <w:bookmarkStart w:id="47" w:name="_Toc65548732"/>
          <w:r>
            <w:t>Material und Methoden</w:t>
          </w:r>
          <w:bookmarkEnd w:id="47"/>
        </w:p>
        <w:p w14:paraId="0E7E5D37" w14:textId="6272B56F" w:rsidR="001C6EF8" w:rsidRDefault="001C6EF8" w:rsidP="001C6EF8">
          <w:pPr>
            <w:pStyle w:val="berschrift2"/>
          </w:pPr>
          <w:bookmarkStart w:id="48" w:name="_Toc65548733"/>
          <w:proofErr w:type="spellStart"/>
          <w:r>
            <w:t>Systemspecs</w:t>
          </w:r>
          <w:bookmarkEnd w:id="48"/>
          <w:proofErr w:type="spellEnd"/>
        </w:p>
        <w:p w14:paraId="65A74122" w14:textId="2B0862D3" w:rsidR="001C6EF8" w:rsidRDefault="001C6EF8" w:rsidP="001C6EF8">
          <w:r>
            <w:t xml:space="preserve">Als </w:t>
          </w:r>
          <w:proofErr w:type="spellStart"/>
          <w:r>
            <w:t>tabelle</w:t>
          </w:r>
          <w:proofErr w:type="spellEnd"/>
        </w:p>
        <w:p w14:paraId="7BC4054D" w14:textId="0762FAE6" w:rsidR="001C6EF8" w:rsidRDefault="001C6EF8" w:rsidP="001C6EF8">
          <w:r>
            <w:t xml:space="preserve">(als </w:t>
          </w:r>
          <w:proofErr w:type="spellStart"/>
          <w:r>
            <w:t>envirement</w:t>
          </w:r>
          <w:proofErr w:type="spellEnd"/>
          <w:r>
            <w:t xml:space="preserve">) </w:t>
          </w:r>
        </w:p>
        <w:p w14:paraId="7B3FEF2A" w14:textId="6592F0CF" w:rsidR="00F94FA8" w:rsidRDefault="00F94FA8" w:rsidP="001C6EF8">
          <w:proofErr w:type="spellStart"/>
          <w:r>
            <w:t>Tensorflow</w:t>
          </w:r>
          <w:proofErr w:type="spellEnd"/>
          <w:r>
            <w:t xml:space="preserve"> </w:t>
          </w:r>
          <w:proofErr w:type="spellStart"/>
          <w:r>
            <w:t>vs</w:t>
          </w:r>
          <w:proofErr w:type="spellEnd"/>
          <w:r>
            <w:t xml:space="preserve"> </w:t>
          </w:r>
          <w:proofErr w:type="spellStart"/>
          <w:r>
            <w:t>pytorch</w:t>
          </w:r>
          <w:proofErr w:type="spellEnd"/>
        </w:p>
        <w:p w14:paraId="512D2FDB" w14:textId="6EC730B8" w:rsidR="00C27F7E" w:rsidRPr="001C6EF8" w:rsidRDefault="00C27F7E" w:rsidP="00C27F7E">
          <w:pPr>
            <w:pStyle w:val="berschrift2"/>
          </w:pPr>
          <w:bookmarkStart w:id="49" w:name="_Toc65548734"/>
          <w:r>
            <w:t>Installation</w:t>
          </w:r>
          <w:bookmarkEnd w:id="49"/>
          <w:r>
            <w:t xml:space="preserve"> </w:t>
          </w:r>
        </w:p>
        <w:p w14:paraId="7DDC2828" w14:textId="550B1DE3" w:rsidR="00E93A12" w:rsidRDefault="00E93A12" w:rsidP="00E93A12">
          <w:pPr>
            <w:pStyle w:val="berschrift2"/>
          </w:pPr>
          <w:bookmarkStart w:id="50" w:name="_Toc65548735"/>
          <w:r>
            <w:t>Datensätze</w:t>
          </w:r>
          <w:bookmarkEnd w:id="50"/>
        </w:p>
        <w:p w14:paraId="26867D0A" w14:textId="154F9221" w:rsidR="001C6EF8" w:rsidRDefault="001C6EF8" w:rsidP="001C6EF8">
          <w:proofErr w:type="gramStart"/>
          <w:r>
            <w:t>Allgemein  mit</w:t>
          </w:r>
          <w:proofErr w:type="gramEnd"/>
          <w:r>
            <w:t xml:space="preserve"> </w:t>
          </w:r>
          <w:proofErr w:type="spellStart"/>
          <w:r>
            <w:t>pipelin</w:t>
          </w:r>
          <w:proofErr w:type="spellEnd"/>
          <w:r>
            <w:t xml:space="preserve"> wie in </w:t>
          </w:r>
          <w:proofErr w:type="spellStart"/>
          <w:r>
            <w:t>git</w:t>
          </w:r>
          <w:proofErr w:type="spellEnd"/>
        </w:p>
        <w:p w14:paraId="28A5AC8B" w14:textId="4076DD15" w:rsidR="001C6EF8" w:rsidRDefault="001C6EF8" w:rsidP="001C6EF8">
          <w:proofErr w:type="spellStart"/>
          <w:r>
            <w:t>Scripte</w:t>
          </w:r>
          <w:proofErr w:type="spellEnd"/>
          <w:r>
            <w:t xml:space="preserve"> teilweise </w:t>
          </w:r>
          <w:proofErr w:type="spellStart"/>
          <w:r>
            <w:t>erkären</w:t>
          </w:r>
          <w:proofErr w:type="spellEnd"/>
          <w:r>
            <w:t xml:space="preserve"> </w:t>
          </w:r>
        </w:p>
        <w:p w14:paraId="2B0C3BA8" w14:textId="263237A1" w:rsidR="00C27F7E" w:rsidRDefault="00C27F7E" w:rsidP="00DD5C5C">
          <w:pPr>
            <w:pStyle w:val="berschrift2"/>
            <w:jc w:val="left"/>
          </w:pPr>
          <w:bookmarkStart w:id="51" w:name="_Ref65320942"/>
          <w:bookmarkStart w:id="52" w:name="_Toc65548736"/>
          <w:r>
            <w:t xml:space="preserve">Statistische </w:t>
          </w:r>
          <w:r w:rsidR="00DD5C5C">
            <w:t>P</w:t>
          </w:r>
          <w:r>
            <w:t>arameter</w:t>
          </w:r>
          <w:bookmarkEnd w:id="51"/>
          <w:r w:rsidR="00DD5C5C">
            <w:t xml:space="preserve"> zur Bewertung</w:t>
          </w:r>
          <w:bookmarkEnd w:id="52"/>
          <w:r>
            <w:t xml:space="preserve"> </w:t>
          </w:r>
        </w:p>
        <w:p w14:paraId="577F0AF0" w14:textId="7CE907DD" w:rsidR="0074777D" w:rsidRPr="0074777D" w:rsidRDefault="0074777D" w:rsidP="0074777D">
          <w:r w:rsidRPr="0074777D">
            <w:t>https://www.jeremyjordan.me/evaluating-a-machine-learning-model/</w:t>
          </w:r>
        </w:p>
        <w:p w14:paraId="3437F63B" w14:textId="0F7247ED" w:rsidR="00584E13" w:rsidRDefault="00C27F7E" w:rsidP="00C27F7E">
          <w:pPr>
            <w:rPr>
              <w:rStyle w:val="Hyperlink"/>
            </w:rPr>
          </w:pPr>
          <w:r>
            <w:t xml:space="preserve">Siehe </w:t>
          </w:r>
          <w:hyperlink r:id="rId32" w:history="1">
            <w:r w:rsidRPr="00C27F7E">
              <w:rPr>
                <w:rStyle w:val="Hyperlink"/>
              </w:rPr>
              <w:t>..\ProceedingsBCVI_v2_seite 140.pdf</w:t>
            </w:r>
          </w:hyperlink>
        </w:p>
        <w:p w14:paraId="4B328AAC" w14:textId="33D71EE0" w:rsidR="00584E13" w:rsidRDefault="00584E13" w:rsidP="00584E13">
          <w:r>
            <w:t xml:space="preserve">Oder </w:t>
          </w:r>
          <w:proofErr w:type="spellStart"/>
          <w:r>
            <w:t>doktorarbeit</w:t>
          </w:r>
          <w:proofErr w:type="spellEnd"/>
          <w:r>
            <w:t xml:space="preserve"> von </w:t>
          </w:r>
          <w:proofErr w:type="spellStart"/>
          <w:r>
            <w:t>freidok</w:t>
          </w:r>
          <w:proofErr w:type="spellEnd"/>
          <w:r>
            <w:t xml:space="preserve"> s 39</w:t>
          </w:r>
        </w:p>
        <w:p w14:paraId="5EC8411A" w14:textId="7DEBE4BF" w:rsidR="00AD1F72" w:rsidRPr="00584E13" w:rsidRDefault="00AD1F72" w:rsidP="00AD1F72">
          <w:pPr>
            <w:pStyle w:val="berschrift2"/>
          </w:pPr>
          <w:bookmarkStart w:id="53" w:name="_Ref65328111"/>
          <w:bookmarkStart w:id="54" w:name="_Toc65548737"/>
          <w:r>
            <w:t>10</w:t>
          </w:r>
          <w:r w:rsidRPr="00AD1F72">
            <w:t>-fache Kreuzvalidierung</w:t>
          </w:r>
          <w:bookmarkEnd w:id="53"/>
          <w:bookmarkEnd w:id="54"/>
        </w:p>
        <w:p w14:paraId="789DA4D1" w14:textId="5B8FF3C4" w:rsidR="001C6EF8" w:rsidRPr="001C6EF8" w:rsidRDefault="004E0920" w:rsidP="001C6EF8">
          <w:r w:rsidRPr="004E0920">
            <w:t>https://link.springer.com/chapter/10.1007/978-3-319-47217-1_9</w:t>
          </w:r>
        </w:p>
        <w:p w14:paraId="15055728" w14:textId="10F492AF" w:rsidR="00E93A12" w:rsidRDefault="00E93A12" w:rsidP="00E93A12"/>
        <w:p w14:paraId="5BEC91D5" w14:textId="0FF5624B" w:rsidR="006B50AD" w:rsidRDefault="00E93A12" w:rsidP="006B50AD">
          <w:pPr>
            <w:pStyle w:val="berschrift1"/>
          </w:pPr>
          <w:bookmarkStart w:id="55" w:name="_Toc65548738"/>
          <w:r>
            <w:lastRenderedPageBreak/>
            <w:t>Ergebnisse</w:t>
          </w:r>
          <w:bookmarkEnd w:id="55"/>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56"/>
          <w:proofErr w:type="spellStart"/>
          <w:r w:rsidR="00B063C5">
            <w:t>vergleich</w:t>
          </w:r>
          <w:proofErr w:type="spellEnd"/>
          <w:r w:rsidR="00B063C5">
            <w:t xml:space="preserve"> nutzen </w:t>
          </w:r>
          <w:commentRangeEnd w:id="56"/>
          <w:r w:rsidR="00B063C5">
            <w:rPr>
              <w:rStyle w:val="Kommentarzeichen"/>
            </w:rPr>
            <w:commentReference w:id="56"/>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17B58476" w:rsidR="00E93A12" w:rsidRDefault="00E93A12" w:rsidP="00E93A12">
          <w:pPr>
            <w:pStyle w:val="berschrift1"/>
          </w:pPr>
          <w:bookmarkStart w:id="57" w:name="_Toc65548739"/>
          <w:r>
            <w:t>Diskussion und Ausblick</w:t>
          </w:r>
          <w:bookmarkEnd w:id="57"/>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5D7955" w:rsidP="006B50AD">
          <w:pPr>
            <w:rPr>
              <w:rStyle w:val="Hyperlink"/>
            </w:rPr>
          </w:pPr>
          <w:hyperlink r:id="rId33"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5031ABDA" w:rsidR="004C1D52" w:rsidRPr="006B50AD"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28CA0213" w14:textId="18BCBA8E" w:rsidR="00E93A12" w:rsidRDefault="00E93A12" w:rsidP="00E93A12">
          <w:pPr>
            <w:pStyle w:val="berschrift1"/>
          </w:pPr>
          <w:bookmarkStart w:id="58" w:name="_Toc65548740"/>
          <w:r>
            <w:t>Zusammenfassung</w:t>
          </w:r>
          <w:bookmarkEnd w:id="58"/>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59" w:name="_Toc65548741"/>
          <w:r>
            <w:lastRenderedPageBreak/>
            <w:t>Literaturverzeichnis</w:t>
          </w:r>
          <w:bookmarkEnd w:id="59"/>
        </w:p>
        <w:p w14:paraId="2D4A3D8B" w14:textId="3C0A60A1" w:rsidR="00DE1105" w:rsidRPr="00DE1105" w:rsidRDefault="00925A12" w:rsidP="00DE110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DE1105" w:rsidRPr="00DE1105">
            <w:rPr>
              <w:rFonts w:cs="Times New Roman"/>
              <w:noProof/>
              <w:szCs w:val="24"/>
            </w:rPr>
            <w:t>[1]</w:t>
          </w:r>
          <w:r w:rsidR="00DE1105" w:rsidRPr="00DE1105">
            <w:rPr>
              <w:rFonts w:cs="Times New Roman"/>
              <w:noProof/>
              <w:szCs w:val="24"/>
            </w:rPr>
            <w:tab/>
            <w:t>“Google-Software besiegt Go-Genie auch im letzten Match.” https://www.faz.net/aktuell/gesellschaft/menschen/google-computer-alphago-besiegt-go-weltmeister-14125664.html (accessed Feb. 15, 2021).</w:t>
          </w:r>
        </w:p>
        <w:p w14:paraId="1427D23E"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2]</w:t>
          </w:r>
          <w:r w:rsidRPr="00DE1105">
            <w:rPr>
              <w:rFonts w:cs="Times New Roman"/>
              <w:noProof/>
              <w:szCs w:val="24"/>
            </w:rPr>
            <w:tab/>
            <w:t xml:space="preserve">D. Silver </w:t>
          </w:r>
          <w:r w:rsidRPr="00DE1105">
            <w:rPr>
              <w:rFonts w:cs="Times New Roman"/>
              <w:i/>
              <w:iCs/>
              <w:noProof/>
              <w:szCs w:val="24"/>
            </w:rPr>
            <w:t>et al.</w:t>
          </w:r>
          <w:r w:rsidRPr="00DE1105">
            <w:rPr>
              <w:rFonts w:cs="Times New Roman"/>
              <w:noProof/>
              <w:szCs w:val="24"/>
            </w:rPr>
            <w:t xml:space="preserve">, “Mastering the game of Go with deep neural networks and tree search,” </w:t>
          </w:r>
          <w:r w:rsidRPr="00DE1105">
            <w:rPr>
              <w:rFonts w:cs="Times New Roman"/>
              <w:i/>
              <w:iCs/>
              <w:noProof/>
              <w:szCs w:val="24"/>
            </w:rPr>
            <w:t>Nature</w:t>
          </w:r>
          <w:r w:rsidRPr="00DE1105">
            <w:rPr>
              <w:rFonts w:cs="Times New Roman"/>
              <w:noProof/>
              <w:szCs w:val="24"/>
            </w:rPr>
            <w:t>, vol. 529, no. 7587, pp. 484–489, 2016, doi: 10.1038/nature16961.</w:t>
          </w:r>
        </w:p>
        <w:p w14:paraId="56B958B5"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3]</w:t>
          </w:r>
          <w:r w:rsidRPr="00DE1105">
            <w:rPr>
              <w:rFonts w:cs="Times New Roman"/>
              <w:noProof/>
              <w:szCs w:val="24"/>
            </w:rPr>
            <w:tab/>
            <w:t xml:space="preserve">S. Rasp, P. D. Dueben, S. Scher, J. A. Weyn, S. Mouatadid, and N. Thuerey, “WeatherBench: A Benchmark Data Set for Data-Driven Weather Forecasting,” </w:t>
          </w:r>
          <w:r w:rsidRPr="00DE1105">
            <w:rPr>
              <w:rFonts w:cs="Times New Roman"/>
              <w:i/>
              <w:iCs/>
              <w:noProof/>
              <w:szCs w:val="24"/>
            </w:rPr>
            <w:t>J. Adv. Model. Earth Syst.</w:t>
          </w:r>
          <w:r w:rsidRPr="00DE1105">
            <w:rPr>
              <w:rFonts w:cs="Times New Roman"/>
              <w:noProof/>
              <w:szCs w:val="24"/>
            </w:rPr>
            <w:t>, vol. 12, no. 11, 2020, doi: 10.1029/2020MS002203.</w:t>
          </w:r>
        </w:p>
        <w:p w14:paraId="1F8CFCD6"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4]</w:t>
          </w:r>
          <w:r w:rsidRPr="00DE1105">
            <w:rPr>
              <w:rFonts w:cs="Times New Roman"/>
              <w:noProof/>
              <w:szCs w:val="24"/>
            </w:rPr>
            <w:tab/>
            <w:t xml:space="preserve">A. El Sallab, M. Abdou, E. Perot, and S. Yogamani, “Deep reinforcement learning framework for autonomous driving,” </w:t>
          </w:r>
          <w:r w:rsidRPr="00DE1105">
            <w:rPr>
              <w:rFonts w:cs="Times New Roman"/>
              <w:i/>
              <w:iCs/>
              <w:noProof/>
              <w:szCs w:val="24"/>
            </w:rPr>
            <w:t>arXiv</w:t>
          </w:r>
          <w:r w:rsidRPr="00DE1105">
            <w:rPr>
              <w:rFonts w:cs="Times New Roman"/>
              <w:noProof/>
              <w:szCs w:val="24"/>
            </w:rPr>
            <w:t>, pp. 70–76, 2017.</w:t>
          </w:r>
        </w:p>
        <w:p w14:paraId="7ECC527D"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5]</w:t>
          </w:r>
          <w:r w:rsidRPr="00DE1105">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DE1105">
            <w:rPr>
              <w:rFonts w:cs="Times New Roman"/>
              <w:i/>
              <w:iCs/>
              <w:noProof/>
              <w:szCs w:val="24"/>
            </w:rPr>
            <w:t>Moscow Work. Electron. Netw. Technol. MWENT 2018 - Proc.</w:t>
          </w:r>
          <w:r w:rsidRPr="00DE1105">
            <w:rPr>
              <w:rFonts w:cs="Times New Roman"/>
              <w:noProof/>
              <w:szCs w:val="24"/>
            </w:rPr>
            <w:t>, vol. 2018-March, pp. 1–5, 2018, doi: 10.1109/MWENT.2018.8337236.</w:t>
          </w:r>
        </w:p>
        <w:p w14:paraId="7F8580D0"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6]</w:t>
          </w:r>
          <w:r w:rsidRPr="00DE1105">
            <w:rPr>
              <w:rFonts w:cs="Times New Roman"/>
              <w:noProof/>
              <w:szCs w:val="24"/>
            </w:rPr>
            <w:tab/>
            <w:t xml:space="preserve">A. Esteva </w:t>
          </w:r>
          <w:r w:rsidRPr="00DE1105">
            <w:rPr>
              <w:rFonts w:cs="Times New Roman"/>
              <w:i/>
              <w:iCs/>
              <w:noProof/>
              <w:szCs w:val="24"/>
            </w:rPr>
            <w:t>et al.</w:t>
          </w:r>
          <w:r w:rsidRPr="00DE1105">
            <w:rPr>
              <w:rFonts w:cs="Times New Roman"/>
              <w:noProof/>
              <w:szCs w:val="24"/>
            </w:rPr>
            <w:t xml:space="preserve">, “Dermatologist-level classification of skin cancer with deep neural networks,” </w:t>
          </w:r>
          <w:r w:rsidRPr="00DE1105">
            <w:rPr>
              <w:rFonts w:cs="Times New Roman"/>
              <w:i/>
              <w:iCs/>
              <w:noProof/>
              <w:szCs w:val="24"/>
            </w:rPr>
            <w:t>Nature</w:t>
          </w:r>
          <w:r w:rsidRPr="00DE1105">
            <w:rPr>
              <w:rFonts w:cs="Times New Roman"/>
              <w:noProof/>
              <w:szCs w:val="24"/>
            </w:rPr>
            <w:t>, vol. 542, no. 7639, pp. 115–118, 2017, doi: 10.1038/nature21056.</w:t>
          </w:r>
        </w:p>
        <w:p w14:paraId="3FABB20F"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7]</w:t>
          </w:r>
          <w:r w:rsidRPr="00DE1105">
            <w:rPr>
              <w:rFonts w:cs="Times New Roman"/>
              <w:noProof/>
              <w:szCs w:val="24"/>
            </w:rPr>
            <w:tab/>
            <w:t xml:space="preserve">I. Döbel </w:t>
          </w:r>
          <w:r w:rsidRPr="00DE1105">
            <w:rPr>
              <w:rFonts w:cs="Times New Roman"/>
              <w:i/>
              <w:iCs/>
              <w:noProof/>
              <w:szCs w:val="24"/>
            </w:rPr>
            <w:t>et al.</w:t>
          </w:r>
          <w:r w:rsidRPr="00DE1105">
            <w:rPr>
              <w:rFonts w:cs="Times New Roman"/>
              <w:noProof/>
              <w:szCs w:val="24"/>
            </w:rPr>
            <w:t xml:space="preserve">, “Maschinelles Lernen: Kompetenzen, Forschung, Anwendung,” </w:t>
          </w:r>
          <w:r w:rsidRPr="00DE1105">
            <w:rPr>
              <w:rFonts w:cs="Times New Roman"/>
              <w:i/>
              <w:iCs/>
              <w:noProof/>
              <w:szCs w:val="24"/>
            </w:rPr>
            <w:t>Fraunhofer-Gesellschaft zur Förderung der angewandten Forschung e.V.</w:t>
          </w:r>
          <w:r w:rsidRPr="00DE1105">
            <w:rPr>
              <w:rFonts w:cs="Times New Roman"/>
              <w:noProof/>
              <w:szCs w:val="24"/>
            </w:rPr>
            <w:t>, 2018. https://www.bigdata-ai.fraunhofer.de/content/dam/bigdata/de/documents/Publikationen/Fraunhofer_Studie_ML_201809.pdf.</w:t>
          </w:r>
        </w:p>
        <w:p w14:paraId="38DAC516"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8]</w:t>
          </w:r>
          <w:r w:rsidRPr="00DE1105">
            <w:rPr>
              <w:rFonts w:cs="Times New Roman"/>
              <w:noProof/>
              <w:szCs w:val="24"/>
            </w:rPr>
            <w:tab/>
            <w:t xml:space="preserve">R. Fjelland, “Why general artificial intelligence will not be realized,” </w:t>
          </w:r>
          <w:r w:rsidRPr="00DE1105">
            <w:rPr>
              <w:rFonts w:cs="Times New Roman"/>
              <w:i/>
              <w:iCs/>
              <w:noProof/>
              <w:szCs w:val="24"/>
            </w:rPr>
            <w:t>Humanit. Soc. Sci. Commun.</w:t>
          </w:r>
          <w:r w:rsidRPr="00DE1105">
            <w:rPr>
              <w:rFonts w:cs="Times New Roman"/>
              <w:noProof/>
              <w:szCs w:val="24"/>
            </w:rPr>
            <w:t>, vol. 7, no. 1, pp. 1–9, 2020, doi: 10.1057/s41599-020-0494-4.</w:t>
          </w:r>
        </w:p>
        <w:p w14:paraId="3BC7BC74"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9]</w:t>
          </w:r>
          <w:r w:rsidRPr="00DE1105">
            <w:rPr>
              <w:rFonts w:cs="Times New Roman"/>
              <w:noProof/>
              <w:szCs w:val="24"/>
            </w:rPr>
            <w:tab/>
            <w:t>“How To Design A Spam Filtering System with Machine Learning Algorithm.” https://towardsdatascience.com/email-spam-detection-1-2-b0e06a5c0472 (accessed Feb. 20, 2021).</w:t>
          </w:r>
        </w:p>
        <w:p w14:paraId="78957159"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0]</w:t>
          </w:r>
          <w:r w:rsidRPr="00DE1105">
            <w:rPr>
              <w:rFonts w:cs="Times New Roman"/>
              <w:noProof/>
              <w:szCs w:val="24"/>
            </w:rPr>
            <w:tab/>
            <w:t>“Verhindern von Überanpassung und unausgeglichenen Daten durch automatisiertes maschinelles Lernen.” https://docs.microsoft.com/de-de/azure/machine-learning/concept-manage-ml-pitfalls (accessed Feb. 22, 2021).</w:t>
          </w:r>
        </w:p>
        <w:p w14:paraId="182A60EA"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1]</w:t>
          </w:r>
          <w:r w:rsidRPr="00DE1105">
            <w:rPr>
              <w:rFonts w:cs="Times New Roman"/>
              <w:noProof/>
              <w:szCs w:val="24"/>
            </w:rPr>
            <w:tab/>
            <w:t>“Support Vector Machines (SVM); Universität Ulm.” http://www.mathematik.uni-ulm.de/stochastik/lehre/ss07/seminar_sl/fischer.pdf (accessed Feb. 24, 2021).</w:t>
          </w:r>
        </w:p>
        <w:p w14:paraId="2CD4B4F8"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2]</w:t>
          </w:r>
          <w:r w:rsidRPr="00DE1105">
            <w:rPr>
              <w:rFonts w:cs="Times New Roman"/>
              <w:noProof/>
              <w:szCs w:val="24"/>
            </w:rPr>
            <w:tab/>
            <w:t xml:space="preserve">“Support Vector Machines (SVM) Ausarbeitung; Universität Ulm.” http://www.mathematik.uni-ulm.de/stochastik/lehre/ss07/seminar_sl/ausarbeitung_fischer.pdf </w:t>
          </w:r>
          <w:r w:rsidRPr="00DE1105">
            <w:rPr>
              <w:rFonts w:cs="Times New Roman"/>
              <w:noProof/>
              <w:szCs w:val="24"/>
            </w:rPr>
            <w:lastRenderedPageBreak/>
            <w:t>(accessed Feb. 24, 2021).</w:t>
          </w:r>
        </w:p>
        <w:p w14:paraId="772F5E44"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3]</w:t>
          </w:r>
          <w:r w:rsidRPr="00DE1105">
            <w:rPr>
              <w:rFonts w:cs="Times New Roman"/>
              <w:noProof/>
              <w:szCs w:val="24"/>
            </w:rPr>
            <w:tab/>
            <w:t>“The Kernel Trick in Support Vector Classification.” https://towardsdatascience.com/the-kernel-trick-c98cdbcaeb3f (accessed Feb. 24, 2021).</w:t>
          </w:r>
        </w:p>
        <w:p w14:paraId="6F403E2D"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4]</w:t>
          </w:r>
          <w:r w:rsidRPr="00DE1105">
            <w:rPr>
              <w:rFonts w:cs="Times New Roman"/>
              <w:noProof/>
              <w:szCs w:val="24"/>
            </w:rPr>
            <w:tab/>
            <w:t xml:space="preserve">“Das Gehirn,” </w:t>
          </w:r>
          <w:r w:rsidRPr="00DE1105">
            <w:rPr>
              <w:rFonts w:cs="Times New Roman"/>
              <w:i/>
              <w:iCs/>
              <w:noProof/>
              <w:szCs w:val="24"/>
            </w:rPr>
            <w:t>MAX-PLANCK-GESELLSCHAFT</w:t>
          </w:r>
          <w:r w:rsidRPr="00DE1105">
            <w:rPr>
              <w:rFonts w:cs="Times New Roman"/>
              <w:noProof/>
              <w:szCs w:val="24"/>
            </w:rPr>
            <w:t>. https://www.mpg.de/gehirn (accessed Feb. 26, 2021).</w:t>
          </w:r>
        </w:p>
        <w:p w14:paraId="0E9E3EB5"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5]</w:t>
          </w:r>
          <w:r w:rsidRPr="00DE1105">
            <w:rPr>
              <w:rFonts w:cs="Times New Roman"/>
              <w:noProof/>
              <w:szCs w:val="24"/>
            </w:rPr>
            <w:tab/>
            <w:t xml:space="preserve">W. S. McCulloch and W. Pitts, “A logical calculus of the ideas immanent in nervous activity (reprinted from bulletin of mathematical biophysics, vol 5, pg 115-133, 1943),” </w:t>
          </w:r>
          <w:r w:rsidRPr="00DE1105">
            <w:rPr>
              <w:rFonts w:cs="Times New Roman"/>
              <w:i/>
              <w:iCs/>
              <w:noProof/>
              <w:szCs w:val="24"/>
            </w:rPr>
            <w:t>Bull. Math. Biol.</w:t>
          </w:r>
          <w:r w:rsidRPr="00DE1105">
            <w:rPr>
              <w:rFonts w:cs="Times New Roman"/>
              <w:noProof/>
              <w:szCs w:val="24"/>
            </w:rPr>
            <w:t>, vol. 52, no. 1--2, pp. 99–115, 1990, [Online]. Available: http://journals2.scholarsportal.info/pdf/00928240/v52i1-2/99_alcotiiina.xml.</w:t>
          </w:r>
        </w:p>
        <w:p w14:paraId="67D8710E"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6]</w:t>
          </w:r>
          <w:r w:rsidRPr="00DE1105">
            <w:rPr>
              <w:rFonts w:cs="Times New Roman"/>
              <w:noProof/>
              <w:szCs w:val="24"/>
            </w:rPr>
            <w:tab/>
            <w:t xml:space="preserve">F. Rosenblatt, “The perceptron: A probabilistic model for information storage and organization in the brain,” </w:t>
          </w:r>
          <w:r w:rsidRPr="00DE1105">
            <w:rPr>
              <w:rFonts w:cs="Times New Roman"/>
              <w:i/>
              <w:iCs/>
              <w:noProof/>
              <w:szCs w:val="24"/>
            </w:rPr>
            <w:t>Psychol. Rev.</w:t>
          </w:r>
          <w:r w:rsidRPr="00DE1105">
            <w:rPr>
              <w:rFonts w:cs="Times New Roman"/>
              <w:noProof/>
              <w:szCs w:val="24"/>
            </w:rPr>
            <w:t>, vol. 65, no. 6, pp. 386–408, 1958, doi: 10.1037/h0042519.</w:t>
          </w:r>
        </w:p>
        <w:p w14:paraId="757614FA"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7]</w:t>
          </w:r>
          <w:r w:rsidRPr="00DE1105">
            <w:rPr>
              <w:rFonts w:cs="Times New Roman"/>
              <w:noProof/>
              <w:szCs w:val="24"/>
            </w:rPr>
            <w:tab/>
            <w:t xml:space="preserve">A. Scherer and A. Scherer, “Das Perzeptron,” </w:t>
          </w:r>
          <w:r w:rsidRPr="00DE1105">
            <w:rPr>
              <w:rFonts w:cs="Times New Roman"/>
              <w:i/>
              <w:iCs/>
              <w:noProof/>
              <w:szCs w:val="24"/>
            </w:rPr>
            <w:t>Neuronale Netze</w:t>
          </w:r>
          <w:r w:rsidRPr="00DE1105">
            <w:rPr>
              <w:rFonts w:cs="Times New Roman"/>
              <w:noProof/>
              <w:szCs w:val="24"/>
            </w:rPr>
            <w:t>, pp. 65–70, 1997, doi: 10.1007/978-3-322-86830-5_5.</w:t>
          </w:r>
        </w:p>
        <w:p w14:paraId="4E0FB46E" w14:textId="77777777" w:rsidR="00DE1105" w:rsidRPr="00DE1105" w:rsidRDefault="00DE1105" w:rsidP="00DE1105">
          <w:pPr>
            <w:widowControl w:val="0"/>
            <w:autoSpaceDE w:val="0"/>
            <w:autoSpaceDN w:val="0"/>
            <w:adjustRightInd w:val="0"/>
            <w:ind w:left="640" w:hanging="640"/>
            <w:rPr>
              <w:rFonts w:cs="Times New Roman"/>
              <w:noProof/>
            </w:rPr>
          </w:pPr>
          <w:r w:rsidRPr="00DE1105">
            <w:rPr>
              <w:rFonts w:cs="Times New Roman"/>
              <w:noProof/>
              <w:szCs w:val="24"/>
            </w:rPr>
            <w:t>[18]</w:t>
          </w:r>
          <w:r w:rsidRPr="00DE1105">
            <w:rPr>
              <w:rFonts w:cs="Times New Roman"/>
              <w:noProof/>
              <w:szCs w:val="24"/>
            </w:rPr>
            <w:tab/>
            <w:t>“Neuronale Netze; Univerität Ulm.” .</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34"/>
      <w:footerReference w:type="default" r:id="rId35"/>
      <w:headerReference w:type="first" r:id="rId36"/>
      <w:footerReference w:type="first" r:id="rId37"/>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 Dorer" w:date="2021-03-02T12:50:00Z" w:initials="MD">
    <w:p w14:paraId="463E8CBF" w14:textId="1AC97E2B" w:rsidR="007F2FA1" w:rsidRDefault="007F2FA1">
      <w:pPr>
        <w:pStyle w:val="Kommentartext"/>
      </w:pPr>
      <w:r>
        <w:rPr>
          <w:rStyle w:val="Kommentarzeichen"/>
        </w:rPr>
        <w:annotationRef/>
      </w:r>
      <w:r>
        <w:t xml:space="preserve">Extrahieren von </w:t>
      </w:r>
      <w:proofErr w:type="spellStart"/>
      <w:r>
        <w:t>Dsaten</w:t>
      </w:r>
      <w:proofErr w:type="spellEnd"/>
      <w:r>
        <w:t xml:space="preserve"> mit </w:t>
      </w:r>
      <w:proofErr w:type="spellStart"/>
      <w:r>
        <w:t>machine</w:t>
      </w:r>
      <w:proofErr w:type="spellEnd"/>
      <w:r>
        <w:t xml:space="preserve"> </w:t>
      </w:r>
      <w:proofErr w:type="spellStart"/>
      <w:r>
        <w:t>lkerarning</w:t>
      </w:r>
      <w:proofErr w:type="spellEnd"/>
      <w:r>
        <w:t xml:space="preserve"> zur …</w:t>
      </w:r>
    </w:p>
  </w:comment>
  <w:comment w:id="1" w:author="Manuel.Dorer@bwedu.de" w:date="2021-02-23T14:52:00Z" w:initials="M">
    <w:p w14:paraId="088720C1" w14:textId="22C300DD" w:rsidR="007F2FA1" w:rsidRDefault="007F2FA1">
      <w:pPr>
        <w:pStyle w:val="Kommentartext"/>
      </w:pPr>
      <w:r>
        <w:rPr>
          <w:rStyle w:val="Kommentarzeichen"/>
        </w:rPr>
        <w:annotationRef/>
      </w:r>
      <w:r>
        <w:rPr>
          <w:rStyle w:val="Kommentarzeichen"/>
        </w:rPr>
        <w:t xml:space="preserve">Was genau da rein: Gutachter / </w:t>
      </w:r>
      <w:proofErr w:type="gramStart"/>
      <w:r>
        <w:rPr>
          <w:rStyle w:val="Kommentarzeichen"/>
        </w:rPr>
        <w:t>Prüfer ??</w:t>
      </w:r>
      <w:proofErr w:type="gramEnd"/>
    </w:p>
  </w:comment>
  <w:comment w:id="7" w:author="Manuel.Dorer@bwedu.de" w:date="2021-02-23T14:53:00Z" w:initials="M">
    <w:p w14:paraId="66E2DE33" w14:textId="6CD643D7" w:rsidR="007F2FA1" w:rsidRDefault="007F2FA1">
      <w:pPr>
        <w:pStyle w:val="Kommentartext"/>
      </w:pPr>
      <w:r>
        <w:rPr>
          <w:rStyle w:val="Kommentarzeichen"/>
        </w:rPr>
        <w:annotationRef/>
      </w:r>
      <w:r>
        <w:t>Schriftart und größe prüfen</w:t>
      </w:r>
    </w:p>
  </w:comment>
  <w:comment w:id="8" w:author="Manuel.Dorer@bwedu.de" w:date="2021-02-23T14:52:00Z" w:initials="M">
    <w:p w14:paraId="0D8B04DD" w14:textId="77777777" w:rsidR="007F2FA1" w:rsidRDefault="007F2FA1">
      <w:pPr>
        <w:pStyle w:val="Kommentartext"/>
      </w:pPr>
      <w:r>
        <w:rPr>
          <w:rStyle w:val="Kommentarzeichen"/>
        </w:rPr>
        <w:annotationRef/>
      </w:r>
      <w:r>
        <w:t>Abstand /</w:t>
      </w:r>
      <w:proofErr w:type="gramStart"/>
      <w:r>
        <w:t xml:space="preserve">einrücken  </w:t>
      </w:r>
      <w:proofErr w:type="spellStart"/>
      <w:r>
        <w:t>innherhalb</w:t>
      </w:r>
      <w:proofErr w:type="spellEnd"/>
      <w:proofErr w:type="gramEnd"/>
      <w:r>
        <w:t xml:space="preserve"> von </w:t>
      </w:r>
      <w:proofErr w:type="spellStart"/>
      <w:r>
        <w:t>standart</w:t>
      </w:r>
      <w:proofErr w:type="spellEnd"/>
      <w:r>
        <w:t xml:space="preserve"> festlegen </w:t>
      </w:r>
    </w:p>
    <w:p w14:paraId="2592C69C" w14:textId="52C93F37" w:rsidR="007F2FA1" w:rsidRDefault="007F2FA1">
      <w:pPr>
        <w:pStyle w:val="Kommentartext"/>
      </w:pPr>
    </w:p>
  </w:comment>
  <w:comment w:id="9" w:author="Manuel.Dorer@bwedu.de" w:date="2021-02-23T14:53:00Z" w:initials="M">
    <w:p w14:paraId="3D9CBC93" w14:textId="4B77AC01" w:rsidR="007F2FA1" w:rsidRDefault="007F2FA1">
      <w:pPr>
        <w:pStyle w:val="Kommentartext"/>
      </w:pPr>
      <w:r>
        <w:rPr>
          <w:rStyle w:val="Kommentarzeichen"/>
        </w:rPr>
        <w:annotationRef/>
      </w:r>
      <w:r>
        <w:t xml:space="preserve">Zitierstiel </w:t>
      </w:r>
      <w:proofErr w:type="gramStart"/>
      <w:r>
        <w:t>IEEE  okay</w:t>
      </w:r>
      <w:proofErr w:type="gramEnd"/>
      <w:r>
        <w:t xml:space="preserve"> ? </w:t>
      </w:r>
      <w:r>
        <w:sym w:font="Wingdings" w:char="F0E8"/>
      </w:r>
      <w:r>
        <w:t xml:space="preserve"> ist typisch für informatik</w:t>
      </w:r>
    </w:p>
  </w:comment>
  <w:comment w:id="12" w:author="Manuel.Dorer@bwedu.de" w:date="2021-02-23T11:47:00Z" w:initials="M">
    <w:p w14:paraId="011BE176" w14:textId="39270F25" w:rsidR="007F2FA1" w:rsidRDefault="007F2FA1">
      <w:pPr>
        <w:pStyle w:val="Kommentartext"/>
      </w:pPr>
      <w:r>
        <w:rPr>
          <w:rStyle w:val="Kommentarzeichen"/>
        </w:rPr>
        <w:annotationRef/>
      </w:r>
      <w:r>
        <w:t xml:space="preserve">Oder lieber hier nochmal „Künstliche Intelligenz (KI)“ schreiben, da es eine Überschrift ist? </w:t>
      </w:r>
    </w:p>
  </w:comment>
  <w:comment w:id="13" w:author="Manuel.Dorer@bwedu.de" w:date="2021-02-23T18:52:00Z" w:initials="M">
    <w:p w14:paraId="0CAEDFF3" w14:textId="06B623FF" w:rsidR="007F2FA1" w:rsidRDefault="007F2FA1">
      <w:pPr>
        <w:pStyle w:val="Kommentartext"/>
      </w:pPr>
      <w:r>
        <w:rPr>
          <w:rStyle w:val="Kommentarzeichen"/>
        </w:rPr>
        <w:annotationRef/>
      </w:r>
      <w:r>
        <w:t xml:space="preserve">Okay so für direktes </w:t>
      </w:r>
      <w:proofErr w:type="gramStart"/>
      <w:r>
        <w:t>Zitat ?</w:t>
      </w:r>
      <w:proofErr w:type="gramEnd"/>
      <w:r>
        <w:t xml:space="preserve"> </w:t>
      </w:r>
    </w:p>
  </w:comment>
  <w:comment w:id="14" w:author="Manuel.Dorer@bwedu.de" w:date="2021-02-24T00:54:00Z" w:initials="M">
    <w:p w14:paraId="72B81B72" w14:textId="7A8BCA34" w:rsidR="007F2FA1" w:rsidRDefault="007F2FA1">
      <w:pPr>
        <w:pStyle w:val="Kommentartext"/>
      </w:pPr>
      <w:r>
        <w:rPr>
          <w:rStyle w:val="Kommentarzeichen"/>
        </w:rPr>
        <w:annotationRef/>
      </w:r>
      <w:r>
        <w:t>Sogenannt schon kurz davor aber hier sinnvoll</w:t>
      </w:r>
    </w:p>
  </w:comment>
  <w:comment w:id="15" w:author="Manuel.Dorer@bwedu.de" w:date="2021-02-24T00:55:00Z" w:initials="M">
    <w:p w14:paraId="2BF5D87E" w14:textId="05EA8A8F" w:rsidR="007F2FA1" w:rsidRDefault="007F2FA1">
      <w:pPr>
        <w:pStyle w:val="Kommentartext"/>
      </w:pPr>
      <w:r>
        <w:rPr>
          <w:rStyle w:val="Kommentarzeichen"/>
        </w:rPr>
        <w:annotationRef/>
      </w:r>
      <w:r>
        <w:t xml:space="preserve">Klein </w:t>
      </w:r>
      <w:proofErr w:type="gramStart"/>
      <w:r>
        <w:t>groß ??</w:t>
      </w:r>
      <w:proofErr w:type="gramEnd"/>
    </w:p>
  </w:comment>
  <w:comment w:id="17" w:author="Manuel.Dorer@bwedu.de" w:date="2021-02-25T17:08:00Z" w:initials="M">
    <w:p w14:paraId="012E13A2" w14:textId="24608CC8" w:rsidR="007F2FA1" w:rsidRDefault="007F2FA1">
      <w:pPr>
        <w:pStyle w:val="Kommentartext"/>
      </w:pPr>
      <w:r>
        <w:rPr>
          <w:rStyle w:val="Kommentarzeichen"/>
        </w:rPr>
        <w:annotationRef/>
      </w:r>
      <w:r>
        <w:t xml:space="preserve">Quelle einheitlich machen </w:t>
      </w:r>
    </w:p>
  </w:comment>
  <w:comment w:id="21" w:author="Manuel Dorer" w:date="2021-02-26T11:59:00Z" w:initials="MD">
    <w:p w14:paraId="3A0C9232" w14:textId="303D1387" w:rsidR="007F2FA1" w:rsidRDefault="007F2FA1">
      <w:pPr>
        <w:pStyle w:val="Kommentartext"/>
      </w:pPr>
      <w:r>
        <w:rPr>
          <w:rStyle w:val="Kommentarzeichen"/>
        </w:rPr>
        <w:annotationRef/>
      </w:r>
      <w:r>
        <w:t>Siehe link in link.txt</w:t>
      </w:r>
    </w:p>
  </w:comment>
  <w:comment w:id="24" w:author="Manuel Dorer" w:date="2021-02-26T23:48:00Z" w:initials="MD">
    <w:p w14:paraId="13C830C0" w14:textId="582E6145" w:rsidR="007F2FA1" w:rsidRDefault="007F2FA1">
      <w:pPr>
        <w:pStyle w:val="Kommentartext"/>
      </w:pPr>
      <w:r>
        <w:rPr>
          <w:rStyle w:val="Kommentarzeichen"/>
        </w:rPr>
        <w:annotationRef/>
      </w:r>
      <w:r>
        <w:t>link zu erklärung später</w:t>
      </w:r>
    </w:p>
  </w:comment>
  <w:comment w:id="27" w:author="Manuel.Dorer@bwedu.de" w:date="2021-02-25T23:51:00Z" w:initials="M">
    <w:p w14:paraId="02806338" w14:textId="01F0B6DA" w:rsidR="007F2FA1" w:rsidRDefault="007F2FA1">
      <w:pPr>
        <w:pStyle w:val="Kommentartext"/>
      </w:pPr>
      <w:r>
        <w:rPr>
          <w:rStyle w:val="Kommentarzeichen"/>
        </w:rPr>
        <w:annotationRef/>
      </w:r>
      <w:r>
        <w:t>Quelle: allgemeines ML paper</w:t>
      </w:r>
    </w:p>
  </w:comment>
  <w:comment w:id="28" w:author="Manuel Dorer" w:date="2021-02-27T13:04:00Z" w:initials="MD">
    <w:p w14:paraId="4BFF67D4" w14:textId="6FBF8EC6" w:rsidR="007F2FA1" w:rsidRDefault="007F2FA1">
      <w:pPr>
        <w:pStyle w:val="Kommentartext"/>
      </w:pPr>
      <w:r>
        <w:rPr>
          <w:rStyle w:val="Kommentarzeichen"/>
        </w:rPr>
        <w:annotationRef/>
      </w:r>
      <w:proofErr w:type="spellStart"/>
      <w:r>
        <w:t>Einheiliche</w:t>
      </w:r>
      <w:proofErr w:type="spellEnd"/>
      <w:r>
        <w:t xml:space="preserve"> </w:t>
      </w:r>
      <w:proofErr w:type="spellStart"/>
      <w:r>
        <w:t>schreibweise</w:t>
      </w:r>
      <w:proofErr w:type="spellEnd"/>
      <w:r>
        <w:t xml:space="preserve"> überprüfen</w:t>
      </w:r>
    </w:p>
  </w:comment>
  <w:comment w:id="29" w:author="Manuel Dorer" w:date="2021-03-01T11:40:00Z" w:initials="MD">
    <w:p w14:paraId="4809DE20" w14:textId="3B20DE33" w:rsidR="007F2FA1" w:rsidRDefault="007F2FA1">
      <w:pPr>
        <w:pStyle w:val="Kommentartext"/>
      </w:pPr>
      <w:r>
        <w:rPr>
          <w:rStyle w:val="Kommentarzeichen"/>
        </w:rPr>
        <w:annotationRef/>
      </w:r>
      <w:hyperlink r:id="rId1" w:history="1">
        <w:r w:rsidRPr="00637992">
          <w:rPr>
            <w:rStyle w:val="Hyperlink"/>
          </w:rPr>
          <w:t>https://sebastianraschka.com/blog/2018/model-evaluation-selection-part4.html</w:t>
        </w:r>
      </w:hyperlink>
      <w:r>
        <w:br/>
        <w:t xml:space="preserve">überprüfen was genau holdout und fiffernzieren zwischen val für hyperparameter und val für model vergleich </w:t>
      </w:r>
    </w:p>
  </w:comment>
  <w:comment w:id="32" w:author="Manuel Dorer" w:date="2021-03-02T05:49:00Z" w:initials="MD">
    <w:p w14:paraId="3AF3E3F7" w14:textId="727778F7" w:rsidR="007F2FA1" w:rsidRDefault="007F2FA1">
      <w:pPr>
        <w:pStyle w:val="Kommentartext"/>
      </w:pPr>
      <w:r>
        <w:rPr>
          <w:rStyle w:val="Kommentarzeichen"/>
        </w:rPr>
        <w:annotationRef/>
      </w:r>
      <w:r>
        <w:t xml:space="preserve">noch die </w:t>
      </w:r>
      <w:proofErr w:type="spellStart"/>
      <w:r>
        <w:t>winkel</w:t>
      </w:r>
      <w:proofErr w:type="spellEnd"/>
      <w:r>
        <w:t xml:space="preserve"> gut machen und </w:t>
      </w:r>
      <w:proofErr w:type="spellStart"/>
      <w:r>
        <w:t>marginpfeil</w:t>
      </w:r>
      <w:proofErr w:type="spellEnd"/>
      <w:r>
        <w:t xml:space="preserve"> kleiner</w:t>
      </w:r>
    </w:p>
  </w:comment>
  <w:comment w:id="34" w:author="Manuel Dorer" w:date="2021-03-02T05:47:00Z" w:initials="MD">
    <w:p w14:paraId="35607220" w14:textId="77777777" w:rsidR="007F2FA1" w:rsidRDefault="007F2FA1">
      <w:pPr>
        <w:pStyle w:val="Kommentartext"/>
      </w:pPr>
      <w:r>
        <w:rPr>
          <w:rStyle w:val="Kommentarzeichen"/>
        </w:rPr>
        <w:annotationRef/>
      </w:r>
      <w:r>
        <w:t>fehlt</w:t>
      </w:r>
    </w:p>
    <w:p w14:paraId="42EE42ED" w14:textId="3E3A5ACA" w:rsidR="007F2FA1" w:rsidRDefault="007F2FA1">
      <w:pPr>
        <w:pStyle w:val="Kommentartext"/>
      </w:pPr>
      <w:r>
        <w:t xml:space="preserve">variablen beschreiben b w </w:t>
      </w:r>
    </w:p>
  </w:comment>
  <w:comment w:id="36" w:author="Manuel Dorer" w:date="2021-03-03T21:06:00Z" w:initials="MD">
    <w:p w14:paraId="54612BCE" w14:textId="75D70A37" w:rsidR="007F2FA1" w:rsidRDefault="007F2FA1">
      <w:pPr>
        <w:pStyle w:val="Kommentartext"/>
      </w:pPr>
      <w:r>
        <w:rPr>
          <w:rStyle w:val="Kommentarzeichen"/>
        </w:rPr>
        <w:annotationRef/>
      </w:r>
      <w:r>
        <w:t xml:space="preserve">ist binär für (0 oder </w:t>
      </w:r>
      <w:proofErr w:type="gramStart"/>
      <w:r>
        <w:t>1 )</w:t>
      </w:r>
      <w:proofErr w:type="gramEnd"/>
      <w:r>
        <w:t xml:space="preserve"> an der Stelle okay?</w:t>
      </w:r>
    </w:p>
  </w:comment>
  <w:comment w:id="39" w:author="Manuel Dorer" w:date="2021-03-04T02:06:00Z" w:initials="MD">
    <w:p w14:paraId="457E6FD1" w14:textId="7C71B4FB" w:rsidR="0060107A" w:rsidRDefault="0060107A">
      <w:pPr>
        <w:pStyle w:val="Kommentartext"/>
      </w:pPr>
      <w:r>
        <w:rPr>
          <w:rStyle w:val="Kommentarzeichen"/>
        </w:rPr>
        <w:annotationRef/>
      </w:r>
      <w:r>
        <w:t xml:space="preserve">Lagen oder schichten genau </w:t>
      </w:r>
      <w:proofErr w:type="gramStart"/>
      <w:r>
        <w:t>gucken</w:t>
      </w:r>
      <w:proofErr w:type="gramEnd"/>
      <w:r>
        <w:t xml:space="preserve"> dass einheitlich</w:t>
      </w:r>
    </w:p>
  </w:comment>
  <w:comment w:id="41" w:author="Manuel Dorer" w:date="2021-03-03T23:54:00Z" w:initials="MD">
    <w:p w14:paraId="629CD9AE" w14:textId="08D8A568" w:rsidR="007F2FA1" w:rsidRDefault="007F2FA1">
      <w:pPr>
        <w:pStyle w:val="Kommentartext"/>
      </w:pPr>
      <w:r>
        <w:rPr>
          <w:rStyle w:val="Kommentarzeichen"/>
        </w:rPr>
        <w:annotationRef/>
      </w:r>
      <w:r>
        <w:t>Sätze der Beschriftungen kontrollieren</w:t>
      </w:r>
    </w:p>
  </w:comment>
  <w:comment w:id="42" w:author="Manuel Dorer" w:date="2021-03-04T02:24:00Z" w:initials="MD">
    <w:p w14:paraId="256E0504" w14:textId="42D52F26" w:rsidR="001E1A0E" w:rsidRDefault="001E1A0E">
      <w:pPr>
        <w:pStyle w:val="Kommentartext"/>
      </w:pPr>
      <w:r>
        <w:rPr>
          <w:rStyle w:val="Kommentarzeichen"/>
        </w:rPr>
        <w:annotationRef/>
      </w:r>
      <w:r>
        <w:t xml:space="preserve">Wahrscheinlich kerne und netze eine ebene e nach oben, dann mehr </w:t>
      </w:r>
      <w:proofErr w:type="spellStart"/>
      <w:r>
        <w:t>überschrifetn</w:t>
      </w:r>
      <w:proofErr w:type="spellEnd"/>
      <w:r>
        <w:t xml:space="preserve"> einführen hier z.B. Aufbau</w:t>
      </w:r>
    </w:p>
  </w:comment>
  <w:comment w:id="56" w:author="Manuel Dorer" w:date="2021-03-01T12:49:00Z" w:initials="MD">
    <w:p w14:paraId="4CFE604A" w14:textId="19519139" w:rsidR="007F2FA1" w:rsidRDefault="007F2FA1">
      <w:pPr>
        <w:pStyle w:val="Kommentartext"/>
      </w:pPr>
      <w:r>
        <w:rPr>
          <w:rStyle w:val="Kommentarzeichen"/>
        </w:rPr>
        <w:annotationRef/>
      </w:r>
      <w:r>
        <w:t>inwiefern cv für vergleich tau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3E8CBF" w15:done="0"/>
  <w15:commentEx w15:paraId="088720C1" w15:done="0"/>
  <w15:commentEx w15:paraId="66E2DE33" w15:done="0"/>
  <w15:commentEx w15:paraId="2592C69C" w15:done="0"/>
  <w15:commentEx w15:paraId="3D9CBC93" w15:done="0"/>
  <w15:commentEx w15:paraId="011BE176" w15:done="0"/>
  <w15:commentEx w15:paraId="0CAEDFF3" w15:done="0"/>
  <w15:commentEx w15:paraId="72B81B72" w15:done="0"/>
  <w15:commentEx w15:paraId="2BF5D87E" w15:done="0"/>
  <w15:commentEx w15:paraId="012E13A2" w15:done="0"/>
  <w15:commentEx w15:paraId="3A0C9232" w15:done="0"/>
  <w15:commentEx w15:paraId="13C830C0" w15:done="0"/>
  <w15:commentEx w15:paraId="02806338" w15:done="0"/>
  <w15:commentEx w15:paraId="4BFF67D4" w15:done="0"/>
  <w15:commentEx w15:paraId="4809DE20" w15:done="0"/>
  <w15:commentEx w15:paraId="3AF3E3F7" w15:done="0"/>
  <w15:commentEx w15:paraId="42EE42ED" w15:done="0"/>
  <w15:commentEx w15:paraId="54612BCE" w15:done="0"/>
  <w15:commentEx w15:paraId="457E6FD1" w15:done="0"/>
  <w15:commentEx w15:paraId="629CD9AE" w15:done="0"/>
  <w15:commentEx w15:paraId="256E0504" w15:done="0"/>
  <w15:commentEx w15:paraId="4CFE60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8B311" w16cex:dateUtc="2021-03-02T11:50:00Z"/>
  <w16cex:commentExtensible w16cex:durableId="23DF9519" w16cex:dateUtc="2021-02-23T13:52:00Z"/>
  <w16cex:commentExtensible w16cex:durableId="23DF9567" w16cex:dateUtc="2021-02-23T13:53:00Z"/>
  <w16cex:commentExtensible w16cex:durableId="23DF953E" w16cex:dateUtc="2021-02-23T13:52:00Z"/>
  <w16cex:commentExtensible w16cex:durableId="23DF9584" w16cex:dateUtc="2021-02-23T13:53:00Z"/>
  <w16cex:commentExtensible w16cex:durableId="23DF69EF" w16cex:dateUtc="2021-02-23T10:47:00Z"/>
  <w16cex:commentExtensible w16cex:durableId="23DFCD8A" w16cex:dateUtc="2021-02-23T17:52:00Z"/>
  <w16cex:commentExtensible w16cex:durableId="23E02243" w16cex:dateUtc="2021-02-23T23:54:00Z"/>
  <w16cex:commentExtensible w16cex:durableId="23E02294" w16cex:dateUtc="2021-02-23T23:55:00Z"/>
  <w16cex:commentExtensible w16cex:durableId="23E257F6" w16cex:dateUtc="2021-02-25T16:08:00Z"/>
  <w16cex:commentExtensible w16cex:durableId="23E36104" w16cex:dateUtc="2021-02-26T10:59:00Z"/>
  <w16cex:commentExtensible w16cex:durableId="23E4076B" w16cex:dateUtc="2021-02-26T22:48:00Z"/>
  <w16cex:commentExtensible w16cex:durableId="23E2B69C" w16cex:dateUtc="2021-02-25T22:51:00Z"/>
  <w16cex:commentExtensible w16cex:durableId="23E4C1D1" w16cex:dateUtc="2021-02-27T12:04:00Z"/>
  <w16cex:commentExtensible w16cex:durableId="23E75132" w16cex:dateUtc="2021-03-01T10:40:00Z"/>
  <w16cex:commentExtensible w16cex:durableId="23E8507D" w16cex:dateUtc="2021-03-02T04:49:00Z"/>
  <w16cex:commentExtensible w16cex:durableId="23E85007" w16cex:dateUtc="2021-03-02T04:47:00Z"/>
  <w16cex:commentExtensible w16cex:durableId="23EA78C9" w16cex:dateUtc="2021-03-03T20:06:00Z"/>
  <w16cex:commentExtensible w16cex:durableId="23EABF42" w16cex:dateUtc="2021-03-04T01:06:00Z"/>
  <w16cex:commentExtensible w16cex:durableId="23EAA04B" w16cex:dateUtc="2021-03-03T22:54:00Z"/>
  <w16cex:commentExtensible w16cex:durableId="23EAC373" w16cex:dateUtc="2021-03-04T01:24:00Z"/>
  <w16cex:commentExtensible w16cex:durableId="23E76154" w16cex:dateUtc="2021-03-01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3E8CBF" w16cid:durableId="23E8B311"/>
  <w16cid:commentId w16cid:paraId="088720C1" w16cid:durableId="23DF9519"/>
  <w16cid:commentId w16cid:paraId="66E2DE33" w16cid:durableId="23DF9567"/>
  <w16cid:commentId w16cid:paraId="2592C69C" w16cid:durableId="23DF953E"/>
  <w16cid:commentId w16cid:paraId="3D9CBC93" w16cid:durableId="23DF9584"/>
  <w16cid:commentId w16cid:paraId="011BE176" w16cid:durableId="23DF69EF"/>
  <w16cid:commentId w16cid:paraId="0CAEDFF3" w16cid:durableId="23DFCD8A"/>
  <w16cid:commentId w16cid:paraId="72B81B72" w16cid:durableId="23E02243"/>
  <w16cid:commentId w16cid:paraId="2BF5D87E" w16cid:durableId="23E02294"/>
  <w16cid:commentId w16cid:paraId="012E13A2" w16cid:durableId="23E257F6"/>
  <w16cid:commentId w16cid:paraId="3A0C9232" w16cid:durableId="23E36104"/>
  <w16cid:commentId w16cid:paraId="13C830C0" w16cid:durableId="23E4076B"/>
  <w16cid:commentId w16cid:paraId="02806338" w16cid:durableId="23E2B69C"/>
  <w16cid:commentId w16cid:paraId="4BFF67D4" w16cid:durableId="23E4C1D1"/>
  <w16cid:commentId w16cid:paraId="4809DE20" w16cid:durableId="23E75132"/>
  <w16cid:commentId w16cid:paraId="3AF3E3F7" w16cid:durableId="23E8507D"/>
  <w16cid:commentId w16cid:paraId="42EE42ED" w16cid:durableId="23E85007"/>
  <w16cid:commentId w16cid:paraId="54612BCE" w16cid:durableId="23EA78C9"/>
  <w16cid:commentId w16cid:paraId="457E6FD1" w16cid:durableId="23EABF42"/>
  <w16cid:commentId w16cid:paraId="629CD9AE" w16cid:durableId="23EAA04B"/>
  <w16cid:commentId w16cid:paraId="256E0504" w16cid:durableId="23EAC373"/>
  <w16cid:commentId w16cid:paraId="4CFE604A" w16cid:durableId="23E761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F195BB" w14:textId="77777777" w:rsidR="00F33CAD" w:rsidRDefault="00F33CAD" w:rsidP="00D4444C">
      <w:pPr>
        <w:spacing w:after="0" w:line="240" w:lineRule="auto"/>
      </w:pPr>
      <w:r>
        <w:separator/>
      </w:r>
    </w:p>
    <w:p w14:paraId="2809EF77" w14:textId="77777777" w:rsidR="00F33CAD" w:rsidRDefault="00F33CAD"/>
  </w:endnote>
  <w:endnote w:type="continuationSeparator" w:id="0">
    <w:p w14:paraId="1871C998" w14:textId="77777777" w:rsidR="00F33CAD" w:rsidRDefault="00F33CAD" w:rsidP="00D4444C">
      <w:pPr>
        <w:spacing w:after="0" w:line="240" w:lineRule="auto"/>
      </w:pPr>
      <w:r>
        <w:continuationSeparator/>
      </w:r>
    </w:p>
    <w:p w14:paraId="604F90A0" w14:textId="77777777" w:rsidR="00F33CAD" w:rsidRDefault="00F33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san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7F2FA1" w:rsidRDefault="007F2FA1">
    <w:pPr>
      <w:pStyle w:val="Fuzeile"/>
    </w:pPr>
  </w:p>
  <w:p w14:paraId="7E771D9E" w14:textId="77777777" w:rsidR="007F2FA1" w:rsidRDefault="007F2FA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484B4" w14:textId="1DEC3BE2" w:rsidR="007F2FA1" w:rsidRDefault="007F2FA1"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1661836"/>
      <w:docPartObj>
        <w:docPartGallery w:val="Page Numbers (Bottom of Page)"/>
        <w:docPartUnique/>
      </w:docPartObj>
    </w:sdtPr>
    <w:sdtContent>
      <w:p w14:paraId="03ACDB42" w14:textId="32C7DA71" w:rsidR="007F2FA1" w:rsidRDefault="007F2FA1">
        <w:pPr>
          <w:pStyle w:val="Fuzeile"/>
          <w:jc w:val="right"/>
        </w:pPr>
        <w:r>
          <w:fldChar w:fldCharType="begin"/>
        </w:r>
        <w:r>
          <w:instrText>PAGE   \* MERGEFORMAT</w:instrText>
        </w:r>
        <w:r>
          <w:fldChar w:fldCharType="separate"/>
        </w:r>
        <w:r>
          <w:t>2</w:t>
        </w:r>
        <w:r>
          <w:fldChar w:fldCharType="end"/>
        </w:r>
      </w:p>
    </w:sdtContent>
  </w:sdt>
  <w:p w14:paraId="47C2D121" w14:textId="77777777" w:rsidR="007F2FA1" w:rsidRDefault="007F2FA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77777777" w:rsidR="007F2FA1" w:rsidRDefault="007F2FA1"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Content>
      <w:p w14:paraId="5ACE6E79" w14:textId="77777777" w:rsidR="007F2FA1" w:rsidRDefault="007F2FA1">
        <w:pPr>
          <w:pStyle w:val="Fuzeile"/>
          <w:jc w:val="right"/>
        </w:pPr>
        <w:r>
          <w:fldChar w:fldCharType="begin"/>
        </w:r>
        <w:r>
          <w:instrText>PAGE   \* MERGEFORMAT</w:instrText>
        </w:r>
        <w:r>
          <w:fldChar w:fldCharType="separate"/>
        </w:r>
        <w:r>
          <w:t>2</w:t>
        </w:r>
        <w:r>
          <w:fldChar w:fldCharType="end"/>
        </w:r>
      </w:p>
    </w:sdtContent>
  </w:sdt>
  <w:p w14:paraId="3C710607" w14:textId="77777777" w:rsidR="007F2FA1" w:rsidRPr="00E167D9" w:rsidRDefault="007F2FA1" w:rsidP="00E167D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DEDA5A" w14:textId="77777777" w:rsidR="00F33CAD" w:rsidRDefault="00F33CAD" w:rsidP="00D4444C">
      <w:pPr>
        <w:spacing w:after="0" w:line="240" w:lineRule="auto"/>
      </w:pPr>
      <w:r>
        <w:separator/>
      </w:r>
    </w:p>
    <w:p w14:paraId="236BB664" w14:textId="77777777" w:rsidR="00F33CAD" w:rsidRDefault="00F33CAD"/>
  </w:footnote>
  <w:footnote w:type="continuationSeparator" w:id="0">
    <w:p w14:paraId="349EEA66" w14:textId="77777777" w:rsidR="00F33CAD" w:rsidRDefault="00F33CAD" w:rsidP="00D4444C">
      <w:pPr>
        <w:spacing w:after="0" w:line="240" w:lineRule="auto"/>
      </w:pPr>
      <w:r>
        <w:continuationSeparator/>
      </w:r>
    </w:p>
    <w:p w14:paraId="4F931469" w14:textId="77777777" w:rsidR="00F33CAD" w:rsidRDefault="00F33C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7F2FA1" w:rsidRDefault="007F2FA1">
    <w:pPr>
      <w:pStyle w:val="Kopfzeile"/>
    </w:pPr>
  </w:p>
  <w:p w14:paraId="0A9512F0" w14:textId="77777777" w:rsidR="007F2FA1" w:rsidRDefault="007F2FA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B102D" w14:textId="19379651" w:rsidR="007F2FA1" w:rsidRPr="002355F0" w:rsidRDefault="007F2FA1" w:rsidP="00187A5B">
    <w:pPr>
      <w:pStyle w:val="Kopfzeile"/>
    </w:pPr>
    <w:r>
      <w:tab/>
    </w:r>
    <w:r>
      <w:tab/>
    </w:r>
    <w:r>
      <w:tab/>
      <w:t xml:space="preserve"> </w:t>
    </w:r>
    <w:fldSimple w:instr=" STYLEREF  &quot;Überschrift 1&quot;  \* MERGEFORMAT ">
      <w:r w:rsidR="00CD39EA">
        <w:rPr>
          <w:noProof/>
        </w:rPr>
        <w:t>Inhalt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CF5DE3" w14:textId="7354E178" w:rsidR="007F2FA1" w:rsidRPr="002355F0" w:rsidRDefault="007F2FA1" w:rsidP="002355F0">
    <w:pPr>
      <w:pStyle w:val="Kopfzeile"/>
    </w:pPr>
    <w:r>
      <w:tab/>
    </w:r>
    <w:r>
      <w:tab/>
    </w:r>
    <w:r>
      <w:tab/>
    </w:r>
    <w:fldSimple w:instr=" STYLEREF  &quot;Überschrift 1&quot;  \* MERGEFORMAT ">
      <w:r>
        <w:rPr>
          <w:noProof/>
        </w:rPr>
        <w:t>Abstract</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7E1AA27A" w:rsidR="007F2FA1" w:rsidRPr="002355F0" w:rsidRDefault="007F2FA1" w:rsidP="002355F0">
    <w:pPr>
      <w:pStyle w:val="Kopfzeile"/>
    </w:pPr>
    <w:r w:rsidRPr="003F79A7">
      <w:tab/>
    </w:r>
    <w:r w:rsidRPr="003F79A7">
      <w:tab/>
    </w:r>
    <w:r w:rsidRPr="003F79A7">
      <w:tab/>
    </w:r>
    <w:fldSimple w:instr=" STYLEREF  &quot;Überschrift 1&quot; \n  \* MERGEFORMAT ">
      <w:r w:rsidR="00CD39EA">
        <w:rPr>
          <w:noProof/>
        </w:rPr>
        <w:t>1</w:t>
      </w:r>
    </w:fldSimple>
    <w:r w:rsidRPr="003F79A7">
      <w:t xml:space="preserve"> </w:t>
    </w:r>
    <w:fldSimple w:instr=" STYLEREF  &quot;Überschrift 1&quot;  \* MERGEFORMAT ">
      <w:r w:rsidR="00CD39EA">
        <w:rPr>
          <w:noProof/>
        </w:rPr>
        <w:t>Einleitung</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7F2FA1" w:rsidRDefault="007F2FA1">
    <w:pPr>
      <w:pStyle w:val="Kopfzeile"/>
    </w:pPr>
    <w:r>
      <w:tab/>
    </w:r>
    <w:r>
      <w:tab/>
    </w:r>
    <w:r>
      <w:tab/>
      <w:t>Inhaltsverzeichnis</w:t>
    </w:r>
  </w:p>
  <w:p w14:paraId="23A1DEA5" w14:textId="77777777" w:rsidR="007F2FA1" w:rsidRPr="00CB5DE2" w:rsidRDefault="007F2FA1" w:rsidP="00754ABE">
    <w:pPr>
      <w:tabs>
        <w:tab w:val="left" w:pos="708"/>
        <w:tab w:val="left" w:pos="2469"/>
        <w:tab w:val="left" w:pos="620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8"/>
  </w:num>
  <w:num w:numId="3">
    <w:abstractNumId w:val="2"/>
  </w:num>
  <w:num w:numId="4">
    <w:abstractNumId w:val="0"/>
  </w:num>
  <w:num w:numId="5">
    <w:abstractNumId w:val="4"/>
  </w:num>
  <w:num w:numId="6">
    <w:abstractNumId w:val="7"/>
  </w:num>
  <w:num w:numId="7">
    <w:abstractNumId w:val="1"/>
  </w:num>
  <w:num w:numId="8">
    <w:abstractNumId w:val="6"/>
  </w:num>
  <w:num w:numId="9">
    <w:abstractNumId w:val="5"/>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Dorer">
    <w15:presenceInfo w15:providerId="None" w15:userId="Manuel Dorer"/>
  </w15:person>
  <w15:person w15:author="Manuel.Dorer@bwedu.de">
    <w15:presenceInfo w15:providerId="None" w15:userId="Manuel.Dorer@bwedu.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251A"/>
    <w:rsid w:val="00002AE1"/>
    <w:rsid w:val="00005CB3"/>
    <w:rsid w:val="00011893"/>
    <w:rsid w:val="00011EFD"/>
    <w:rsid w:val="00012DD9"/>
    <w:rsid w:val="000171A0"/>
    <w:rsid w:val="00032087"/>
    <w:rsid w:val="00036218"/>
    <w:rsid w:val="00036F77"/>
    <w:rsid w:val="00037B97"/>
    <w:rsid w:val="0004021E"/>
    <w:rsid w:val="00040645"/>
    <w:rsid w:val="00041D6B"/>
    <w:rsid w:val="00044227"/>
    <w:rsid w:val="00047DE6"/>
    <w:rsid w:val="000538A3"/>
    <w:rsid w:val="00054FDB"/>
    <w:rsid w:val="000665AE"/>
    <w:rsid w:val="000739E7"/>
    <w:rsid w:val="00083260"/>
    <w:rsid w:val="00083720"/>
    <w:rsid w:val="0008424A"/>
    <w:rsid w:val="00086DE8"/>
    <w:rsid w:val="000876C1"/>
    <w:rsid w:val="0009006A"/>
    <w:rsid w:val="0009022B"/>
    <w:rsid w:val="0009581F"/>
    <w:rsid w:val="00095943"/>
    <w:rsid w:val="000A66AF"/>
    <w:rsid w:val="000A6841"/>
    <w:rsid w:val="000B04C1"/>
    <w:rsid w:val="000B12A9"/>
    <w:rsid w:val="000B23CE"/>
    <w:rsid w:val="000B2AA1"/>
    <w:rsid w:val="000B3E61"/>
    <w:rsid w:val="000B4C80"/>
    <w:rsid w:val="000C08A6"/>
    <w:rsid w:val="000C1E00"/>
    <w:rsid w:val="000C1E91"/>
    <w:rsid w:val="000C5FDE"/>
    <w:rsid w:val="000D08B2"/>
    <w:rsid w:val="000D268F"/>
    <w:rsid w:val="000D3ACA"/>
    <w:rsid w:val="000E2898"/>
    <w:rsid w:val="000E36F8"/>
    <w:rsid w:val="000E376F"/>
    <w:rsid w:val="000E5845"/>
    <w:rsid w:val="000E7B5E"/>
    <w:rsid w:val="000F2D2C"/>
    <w:rsid w:val="000F34F1"/>
    <w:rsid w:val="001009EB"/>
    <w:rsid w:val="001020F5"/>
    <w:rsid w:val="001027DB"/>
    <w:rsid w:val="00102887"/>
    <w:rsid w:val="00105070"/>
    <w:rsid w:val="00107D4C"/>
    <w:rsid w:val="00110732"/>
    <w:rsid w:val="00111806"/>
    <w:rsid w:val="00111D33"/>
    <w:rsid w:val="00112CD1"/>
    <w:rsid w:val="00114068"/>
    <w:rsid w:val="00116CFE"/>
    <w:rsid w:val="001172D5"/>
    <w:rsid w:val="00117E01"/>
    <w:rsid w:val="00120449"/>
    <w:rsid w:val="00133DFF"/>
    <w:rsid w:val="001355B6"/>
    <w:rsid w:val="00140850"/>
    <w:rsid w:val="00141E14"/>
    <w:rsid w:val="00143246"/>
    <w:rsid w:val="001440C1"/>
    <w:rsid w:val="001444DB"/>
    <w:rsid w:val="0014724B"/>
    <w:rsid w:val="00150413"/>
    <w:rsid w:val="001513DA"/>
    <w:rsid w:val="001514DC"/>
    <w:rsid w:val="00152577"/>
    <w:rsid w:val="00153AA5"/>
    <w:rsid w:val="00153BAC"/>
    <w:rsid w:val="0016246F"/>
    <w:rsid w:val="00164A03"/>
    <w:rsid w:val="001705B5"/>
    <w:rsid w:val="00172A53"/>
    <w:rsid w:val="001760AF"/>
    <w:rsid w:val="00176250"/>
    <w:rsid w:val="00180474"/>
    <w:rsid w:val="00181FB7"/>
    <w:rsid w:val="001844EC"/>
    <w:rsid w:val="001867EB"/>
    <w:rsid w:val="00187A5B"/>
    <w:rsid w:val="00187F5F"/>
    <w:rsid w:val="0019666D"/>
    <w:rsid w:val="001966DC"/>
    <w:rsid w:val="00196A02"/>
    <w:rsid w:val="001A0AFC"/>
    <w:rsid w:val="001A53BE"/>
    <w:rsid w:val="001A7075"/>
    <w:rsid w:val="001A7C9D"/>
    <w:rsid w:val="001B0604"/>
    <w:rsid w:val="001B3DFA"/>
    <w:rsid w:val="001B42F4"/>
    <w:rsid w:val="001B70C6"/>
    <w:rsid w:val="001C0FF1"/>
    <w:rsid w:val="001C2AEE"/>
    <w:rsid w:val="001C3632"/>
    <w:rsid w:val="001C56F4"/>
    <w:rsid w:val="001C6EF8"/>
    <w:rsid w:val="001D1211"/>
    <w:rsid w:val="001D2616"/>
    <w:rsid w:val="001D4651"/>
    <w:rsid w:val="001D6FC6"/>
    <w:rsid w:val="001D79C2"/>
    <w:rsid w:val="001E02F9"/>
    <w:rsid w:val="001E1A0E"/>
    <w:rsid w:val="001E2F7F"/>
    <w:rsid w:val="001E4A4C"/>
    <w:rsid w:val="001E50F2"/>
    <w:rsid w:val="001E6F67"/>
    <w:rsid w:val="001E7F79"/>
    <w:rsid w:val="001F0A64"/>
    <w:rsid w:val="001F354A"/>
    <w:rsid w:val="001F36A0"/>
    <w:rsid w:val="001F4836"/>
    <w:rsid w:val="001F55E4"/>
    <w:rsid w:val="001F78AC"/>
    <w:rsid w:val="00200466"/>
    <w:rsid w:val="00200B07"/>
    <w:rsid w:val="002016CE"/>
    <w:rsid w:val="00201E5C"/>
    <w:rsid w:val="00203469"/>
    <w:rsid w:val="00204EDF"/>
    <w:rsid w:val="00206F0C"/>
    <w:rsid w:val="002079D1"/>
    <w:rsid w:val="0021022F"/>
    <w:rsid w:val="00212878"/>
    <w:rsid w:val="0021491F"/>
    <w:rsid w:val="0022016E"/>
    <w:rsid w:val="0022050C"/>
    <w:rsid w:val="0022173F"/>
    <w:rsid w:val="0022181E"/>
    <w:rsid w:val="00223D8D"/>
    <w:rsid w:val="00226136"/>
    <w:rsid w:val="002270FD"/>
    <w:rsid w:val="00233BB2"/>
    <w:rsid w:val="00234C84"/>
    <w:rsid w:val="002355F0"/>
    <w:rsid w:val="002425DC"/>
    <w:rsid w:val="002433B8"/>
    <w:rsid w:val="002441DD"/>
    <w:rsid w:val="00244A7B"/>
    <w:rsid w:val="002452F8"/>
    <w:rsid w:val="00247456"/>
    <w:rsid w:val="00247F91"/>
    <w:rsid w:val="0025051C"/>
    <w:rsid w:val="002509F0"/>
    <w:rsid w:val="00253A20"/>
    <w:rsid w:val="0025561E"/>
    <w:rsid w:val="00257199"/>
    <w:rsid w:val="002576AA"/>
    <w:rsid w:val="002617B3"/>
    <w:rsid w:val="002655DD"/>
    <w:rsid w:val="002679F1"/>
    <w:rsid w:val="00267F72"/>
    <w:rsid w:val="00270D4F"/>
    <w:rsid w:val="00271B81"/>
    <w:rsid w:val="00273593"/>
    <w:rsid w:val="00277C2A"/>
    <w:rsid w:val="00280BF3"/>
    <w:rsid w:val="00284003"/>
    <w:rsid w:val="00284BC8"/>
    <w:rsid w:val="002854BA"/>
    <w:rsid w:val="00285725"/>
    <w:rsid w:val="0028770E"/>
    <w:rsid w:val="00287E19"/>
    <w:rsid w:val="00294119"/>
    <w:rsid w:val="00294C47"/>
    <w:rsid w:val="00295D48"/>
    <w:rsid w:val="00296478"/>
    <w:rsid w:val="0029776B"/>
    <w:rsid w:val="002A0969"/>
    <w:rsid w:val="002A09C7"/>
    <w:rsid w:val="002A672A"/>
    <w:rsid w:val="002A7A70"/>
    <w:rsid w:val="002B0F83"/>
    <w:rsid w:val="002B154D"/>
    <w:rsid w:val="002B5FD6"/>
    <w:rsid w:val="002B61AF"/>
    <w:rsid w:val="002B7B76"/>
    <w:rsid w:val="002C131C"/>
    <w:rsid w:val="002C20CE"/>
    <w:rsid w:val="002C4554"/>
    <w:rsid w:val="002C54A1"/>
    <w:rsid w:val="002D321C"/>
    <w:rsid w:val="002D33E5"/>
    <w:rsid w:val="002D5C1C"/>
    <w:rsid w:val="002D641A"/>
    <w:rsid w:val="002E13D4"/>
    <w:rsid w:val="002E13F6"/>
    <w:rsid w:val="002E5F17"/>
    <w:rsid w:val="002F0151"/>
    <w:rsid w:val="002F1797"/>
    <w:rsid w:val="002F2242"/>
    <w:rsid w:val="002F70EC"/>
    <w:rsid w:val="002F7F54"/>
    <w:rsid w:val="00300611"/>
    <w:rsid w:val="00301204"/>
    <w:rsid w:val="00301C34"/>
    <w:rsid w:val="0030302C"/>
    <w:rsid w:val="00306C68"/>
    <w:rsid w:val="00307664"/>
    <w:rsid w:val="00311D07"/>
    <w:rsid w:val="00313608"/>
    <w:rsid w:val="003155C3"/>
    <w:rsid w:val="00315AEB"/>
    <w:rsid w:val="00315F3A"/>
    <w:rsid w:val="003164DE"/>
    <w:rsid w:val="00320534"/>
    <w:rsid w:val="003225DF"/>
    <w:rsid w:val="003226E0"/>
    <w:rsid w:val="00322727"/>
    <w:rsid w:val="00323227"/>
    <w:rsid w:val="00326FE1"/>
    <w:rsid w:val="00331486"/>
    <w:rsid w:val="003315DA"/>
    <w:rsid w:val="0033406D"/>
    <w:rsid w:val="00335E24"/>
    <w:rsid w:val="00336534"/>
    <w:rsid w:val="003403B7"/>
    <w:rsid w:val="003438E1"/>
    <w:rsid w:val="00343BE8"/>
    <w:rsid w:val="00344DF8"/>
    <w:rsid w:val="00344FDF"/>
    <w:rsid w:val="00346ADD"/>
    <w:rsid w:val="00353BCE"/>
    <w:rsid w:val="00354FAC"/>
    <w:rsid w:val="003574C7"/>
    <w:rsid w:val="00362647"/>
    <w:rsid w:val="00363ABF"/>
    <w:rsid w:val="00366DDD"/>
    <w:rsid w:val="003675A4"/>
    <w:rsid w:val="0036780B"/>
    <w:rsid w:val="003710E7"/>
    <w:rsid w:val="00373278"/>
    <w:rsid w:val="00376095"/>
    <w:rsid w:val="0038040D"/>
    <w:rsid w:val="0038108C"/>
    <w:rsid w:val="00386ED3"/>
    <w:rsid w:val="003908EC"/>
    <w:rsid w:val="003911F3"/>
    <w:rsid w:val="0039473A"/>
    <w:rsid w:val="00396F22"/>
    <w:rsid w:val="00397638"/>
    <w:rsid w:val="003978FA"/>
    <w:rsid w:val="003A2898"/>
    <w:rsid w:val="003A3BE7"/>
    <w:rsid w:val="003A44F1"/>
    <w:rsid w:val="003B0CAE"/>
    <w:rsid w:val="003B35B0"/>
    <w:rsid w:val="003B3F62"/>
    <w:rsid w:val="003B4A90"/>
    <w:rsid w:val="003B5AA0"/>
    <w:rsid w:val="003B6E81"/>
    <w:rsid w:val="003B7430"/>
    <w:rsid w:val="003C07E1"/>
    <w:rsid w:val="003C44D8"/>
    <w:rsid w:val="003C562A"/>
    <w:rsid w:val="003C6DFC"/>
    <w:rsid w:val="003D59E7"/>
    <w:rsid w:val="003D6256"/>
    <w:rsid w:val="003E1B8B"/>
    <w:rsid w:val="003E5F95"/>
    <w:rsid w:val="003E6455"/>
    <w:rsid w:val="003E72CF"/>
    <w:rsid w:val="003F0C67"/>
    <w:rsid w:val="003F14E6"/>
    <w:rsid w:val="003F16B3"/>
    <w:rsid w:val="003F2A4B"/>
    <w:rsid w:val="003F6111"/>
    <w:rsid w:val="003F645A"/>
    <w:rsid w:val="003F79A7"/>
    <w:rsid w:val="003F7F89"/>
    <w:rsid w:val="004002A4"/>
    <w:rsid w:val="00402F59"/>
    <w:rsid w:val="00406CE7"/>
    <w:rsid w:val="00407AAF"/>
    <w:rsid w:val="00407AB8"/>
    <w:rsid w:val="004103FF"/>
    <w:rsid w:val="00412DD8"/>
    <w:rsid w:val="004141FB"/>
    <w:rsid w:val="004159D3"/>
    <w:rsid w:val="004172F9"/>
    <w:rsid w:val="00421628"/>
    <w:rsid w:val="00421CCB"/>
    <w:rsid w:val="00422813"/>
    <w:rsid w:val="00422A85"/>
    <w:rsid w:val="00424663"/>
    <w:rsid w:val="00424CF2"/>
    <w:rsid w:val="00425660"/>
    <w:rsid w:val="00425787"/>
    <w:rsid w:val="00431FFB"/>
    <w:rsid w:val="0043551D"/>
    <w:rsid w:val="0043556D"/>
    <w:rsid w:val="00436AB9"/>
    <w:rsid w:val="00440E05"/>
    <w:rsid w:val="00441167"/>
    <w:rsid w:val="00441462"/>
    <w:rsid w:val="00441F41"/>
    <w:rsid w:val="00445594"/>
    <w:rsid w:val="00445C9D"/>
    <w:rsid w:val="00446019"/>
    <w:rsid w:val="00446B7C"/>
    <w:rsid w:val="004479DA"/>
    <w:rsid w:val="00451F01"/>
    <w:rsid w:val="00452457"/>
    <w:rsid w:val="004536B7"/>
    <w:rsid w:val="0045622C"/>
    <w:rsid w:val="00460414"/>
    <w:rsid w:val="00462275"/>
    <w:rsid w:val="00465909"/>
    <w:rsid w:val="00465A3A"/>
    <w:rsid w:val="00466D52"/>
    <w:rsid w:val="004731F0"/>
    <w:rsid w:val="00475CB0"/>
    <w:rsid w:val="00476926"/>
    <w:rsid w:val="00476FAC"/>
    <w:rsid w:val="00477536"/>
    <w:rsid w:val="004801E5"/>
    <w:rsid w:val="0048061F"/>
    <w:rsid w:val="00480D0A"/>
    <w:rsid w:val="004832D9"/>
    <w:rsid w:val="00484387"/>
    <w:rsid w:val="00487196"/>
    <w:rsid w:val="004911A7"/>
    <w:rsid w:val="0049141E"/>
    <w:rsid w:val="0049474D"/>
    <w:rsid w:val="004A236C"/>
    <w:rsid w:val="004A2506"/>
    <w:rsid w:val="004A3E68"/>
    <w:rsid w:val="004A480A"/>
    <w:rsid w:val="004B1B21"/>
    <w:rsid w:val="004C133C"/>
    <w:rsid w:val="004C16DE"/>
    <w:rsid w:val="004C1D52"/>
    <w:rsid w:val="004C33FD"/>
    <w:rsid w:val="004C62A0"/>
    <w:rsid w:val="004D1994"/>
    <w:rsid w:val="004D3AA4"/>
    <w:rsid w:val="004D3B34"/>
    <w:rsid w:val="004D3C1A"/>
    <w:rsid w:val="004D4920"/>
    <w:rsid w:val="004D5ED1"/>
    <w:rsid w:val="004D669D"/>
    <w:rsid w:val="004E0920"/>
    <w:rsid w:val="004E0CEA"/>
    <w:rsid w:val="004E202B"/>
    <w:rsid w:val="004E4578"/>
    <w:rsid w:val="004E46EF"/>
    <w:rsid w:val="004E7487"/>
    <w:rsid w:val="004F0DD6"/>
    <w:rsid w:val="004F1009"/>
    <w:rsid w:val="004F1B2C"/>
    <w:rsid w:val="004F20DD"/>
    <w:rsid w:val="004F38ED"/>
    <w:rsid w:val="00500E87"/>
    <w:rsid w:val="0050188F"/>
    <w:rsid w:val="00511053"/>
    <w:rsid w:val="00512BFB"/>
    <w:rsid w:val="00513F9C"/>
    <w:rsid w:val="005151BC"/>
    <w:rsid w:val="00521196"/>
    <w:rsid w:val="00521AAC"/>
    <w:rsid w:val="00521CBD"/>
    <w:rsid w:val="0053093E"/>
    <w:rsid w:val="00534AB4"/>
    <w:rsid w:val="005371B8"/>
    <w:rsid w:val="005371D7"/>
    <w:rsid w:val="00540EF7"/>
    <w:rsid w:val="00543733"/>
    <w:rsid w:val="00544378"/>
    <w:rsid w:val="005460A4"/>
    <w:rsid w:val="005516FC"/>
    <w:rsid w:val="00551EC8"/>
    <w:rsid w:val="00555FDF"/>
    <w:rsid w:val="005562EB"/>
    <w:rsid w:val="00557581"/>
    <w:rsid w:val="00560F18"/>
    <w:rsid w:val="0056281B"/>
    <w:rsid w:val="00562998"/>
    <w:rsid w:val="00563B07"/>
    <w:rsid w:val="00572D4C"/>
    <w:rsid w:val="005741B1"/>
    <w:rsid w:val="005758F9"/>
    <w:rsid w:val="00575D4F"/>
    <w:rsid w:val="00581961"/>
    <w:rsid w:val="00583301"/>
    <w:rsid w:val="0058339B"/>
    <w:rsid w:val="005834E5"/>
    <w:rsid w:val="00583D1D"/>
    <w:rsid w:val="005845C3"/>
    <w:rsid w:val="00584E13"/>
    <w:rsid w:val="00590515"/>
    <w:rsid w:val="00591914"/>
    <w:rsid w:val="00592413"/>
    <w:rsid w:val="00592C32"/>
    <w:rsid w:val="0059343F"/>
    <w:rsid w:val="00595507"/>
    <w:rsid w:val="0059752C"/>
    <w:rsid w:val="0059756F"/>
    <w:rsid w:val="005A24A0"/>
    <w:rsid w:val="005A4D7F"/>
    <w:rsid w:val="005B2EA7"/>
    <w:rsid w:val="005C1B01"/>
    <w:rsid w:val="005C2FEB"/>
    <w:rsid w:val="005C4FB9"/>
    <w:rsid w:val="005C6A06"/>
    <w:rsid w:val="005C7145"/>
    <w:rsid w:val="005C75AB"/>
    <w:rsid w:val="005D12BC"/>
    <w:rsid w:val="005D48B9"/>
    <w:rsid w:val="005D4F2B"/>
    <w:rsid w:val="005D7955"/>
    <w:rsid w:val="005E2E58"/>
    <w:rsid w:val="005E5B46"/>
    <w:rsid w:val="005F1B79"/>
    <w:rsid w:val="005F4CAA"/>
    <w:rsid w:val="005F576D"/>
    <w:rsid w:val="00600EFB"/>
    <w:rsid w:val="0060107A"/>
    <w:rsid w:val="00601666"/>
    <w:rsid w:val="00601E0F"/>
    <w:rsid w:val="00602413"/>
    <w:rsid w:val="0060413C"/>
    <w:rsid w:val="006068B9"/>
    <w:rsid w:val="00606AC5"/>
    <w:rsid w:val="00610829"/>
    <w:rsid w:val="00614304"/>
    <w:rsid w:val="00614307"/>
    <w:rsid w:val="006227B9"/>
    <w:rsid w:val="00625E9B"/>
    <w:rsid w:val="00627AEC"/>
    <w:rsid w:val="006306DB"/>
    <w:rsid w:val="006334EB"/>
    <w:rsid w:val="00636DFD"/>
    <w:rsid w:val="00637581"/>
    <w:rsid w:val="00641CA5"/>
    <w:rsid w:val="006442BF"/>
    <w:rsid w:val="00645776"/>
    <w:rsid w:val="00645CC9"/>
    <w:rsid w:val="00646836"/>
    <w:rsid w:val="00647F14"/>
    <w:rsid w:val="006505A0"/>
    <w:rsid w:val="00652DE7"/>
    <w:rsid w:val="006552A1"/>
    <w:rsid w:val="006667FB"/>
    <w:rsid w:val="00666A26"/>
    <w:rsid w:val="00672C9E"/>
    <w:rsid w:val="00673408"/>
    <w:rsid w:val="00673660"/>
    <w:rsid w:val="006753BF"/>
    <w:rsid w:val="00680301"/>
    <w:rsid w:val="00680554"/>
    <w:rsid w:val="00680CA2"/>
    <w:rsid w:val="006829CF"/>
    <w:rsid w:val="0068333D"/>
    <w:rsid w:val="00683EFF"/>
    <w:rsid w:val="00687779"/>
    <w:rsid w:val="00690084"/>
    <w:rsid w:val="00690508"/>
    <w:rsid w:val="00692EE5"/>
    <w:rsid w:val="0069361A"/>
    <w:rsid w:val="00695CB1"/>
    <w:rsid w:val="0069640E"/>
    <w:rsid w:val="00696426"/>
    <w:rsid w:val="00696BA0"/>
    <w:rsid w:val="006A2B53"/>
    <w:rsid w:val="006A3D7E"/>
    <w:rsid w:val="006A3DAF"/>
    <w:rsid w:val="006A45BE"/>
    <w:rsid w:val="006A72EF"/>
    <w:rsid w:val="006B11F9"/>
    <w:rsid w:val="006B50AD"/>
    <w:rsid w:val="006C187A"/>
    <w:rsid w:val="006C2D41"/>
    <w:rsid w:val="006C3792"/>
    <w:rsid w:val="006C3BF5"/>
    <w:rsid w:val="006C4875"/>
    <w:rsid w:val="006C55D1"/>
    <w:rsid w:val="006C5EFB"/>
    <w:rsid w:val="006C7493"/>
    <w:rsid w:val="006C7814"/>
    <w:rsid w:val="006C7F00"/>
    <w:rsid w:val="006D043F"/>
    <w:rsid w:val="006D23A7"/>
    <w:rsid w:val="006D6AE8"/>
    <w:rsid w:val="006E2721"/>
    <w:rsid w:val="006E3D82"/>
    <w:rsid w:val="006E48C6"/>
    <w:rsid w:val="006E75C0"/>
    <w:rsid w:val="006F0A1D"/>
    <w:rsid w:val="006F0D3D"/>
    <w:rsid w:val="006F373D"/>
    <w:rsid w:val="006F7C77"/>
    <w:rsid w:val="007039D4"/>
    <w:rsid w:val="0070670D"/>
    <w:rsid w:val="007113A9"/>
    <w:rsid w:val="0071140B"/>
    <w:rsid w:val="00711AC6"/>
    <w:rsid w:val="00712910"/>
    <w:rsid w:val="00715343"/>
    <w:rsid w:val="0071554D"/>
    <w:rsid w:val="00722F94"/>
    <w:rsid w:val="0072541C"/>
    <w:rsid w:val="00725A16"/>
    <w:rsid w:val="00725C99"/>
    <w:rsid w:val="0072693D"/>
    <w:rsid w:val="007320C7"/>
    <w:rsid w:val="00733F11"/>
    <w:rsid w:val="007340D6"/>
    <w:rsid w:val="0073647C"/>
    <w:rsid w:val="00737F04"/>
    <w:rsid w:val="0074097E"/>
    <w:rsid w:val="007447ED"/>
    <w:rsid w:val="007459E5"/>
    <w:rsid w:val="00745F17"/>
    <w:rsid w:val="0074606B"/>
    <w:rsid w:val="00746821"/>
    <w:rsid w:val="0074777D"/>
    <w:rsid w:val="007505FF"/>
    <w:rsid w:val="00750D81"/>
    <w:rsid w:val="00751FF1"/>
    <w:rsid w:val="0075400E"/>
    <w:rsid w:val="007542E9"/>
    <w:rsid w:val="00754ABE"/>
    <w:rsid w:val="00755B86"/>
    <w:rsid w:val="00755B9C"/>
    <w:rsid w:val="00756A6F"/>
    <w:rsid w:val="00760282"/>
    <w:rsid w:val="007603C3"/>
    <w:rsid w:val="0076071C"/>
    <w:rsid w:val="00762B32"/>
    <w:rsid w:val="00763961"/>
    <w:rsid w:val="007646E2"/>
    <w:rsid w:val="00765799"/>
    <w:rsid w:val="007661A5"/>
    <w:rsid w:val="00767E4B"/>
    <w:rsid w:val="00771050"/>
    <w:rsid w:val="00773D49"/>
    <w:rsid w:val="00774129"/>
    <w:rsid w:val="00776894"/>
    <w:rsid w:val="00777724"/>
    <w:rsid w:val="0078020C"/>
    <w:rsid w:val="00780A25"/>
    <w:rsid w:val="00781A4B"/>
    <w:rsid w:val="00781E4C"/>
    <w:rsid w:val="00784E1F"/>
    <w:rsid w:val="007855B0"/>
    <w:rsid w:val="00786324"/>
    <w:rsid w:val="007863C2"/>
    <w:rsid w:val="007905DA"/>
    <w:rsid w:val="007916D1"/>
    <w:rsid w:val="0079355F"/>
    <w:rsid w:val="0079364F"/>
    <w:rsid w:val="00796F6B"/>
    <w:rsid w:val="0079773C"/>
    <w:rsid w:val="007A2B7A"/>
    <w:rsid w:val="007A4347"/>
    <w:rsid w:val="007A4A28"/>
    <w:rsid w:val="007B08B0"/>
    <w:rsid w:val="007B0AB5"/>
    <w:rsid w:val="007B1418"/>
    <w:rsid w:val="007B5A90"/>
    <w:rsid w:val="007B78C7"/>
    <w:rsid w:val="007C4234"/>
    <w:rsid w:val="007C58E6"/>
    <w:rsid w:val="007C7A0D"/>
    <w:rsid w:val="007D5AED"/>
    <w:rsid w:val="007D5DA0"/>
    <w:rsid w:val="007D6854"/>
    <w:rsid w:val="007D6ED9"/>
    <w:rsid w:val="007E0F24"/>
    <w:rsid w:val="007E1EAB"/>
    <w:rsid w:val="007E3581"/>
    <w:rsid w:val="007E37BE"/>
    <w:rsid w:val="007E3A54"/>
    <w:rsid w:val="007E5215"/>
    <w:rsid w:val="007E5862"/>
    <w:rsid w:val="007E7A01"/>
    <w:rsid w:val="007F149A"/>
    <w:rsid w:val="007F2FA1"/>
    <w:rsid w:val="007F4312"/>
    <w:rsid w:val="007F7826"/>
    <w:rsid w:val="00800A67"/>
    <w:rsid w:val="008018CE"/>
    <w:rsid w:val="00803EFF"/>
    <w:rsid w:val="00804FAE"/>
    <w:rsid w:val="008054BC"/>
    <w:rsid w:val="008056AE"/>
    <w:rsid w:val="008060FE"/>
    <w:rsid w:val="00811083"/>
    <w:rsid w:val="00812E2A"/>
    <w:rsid w:val="008151CD"/>
    <w:rsid w:val="00817190"/>
    <w:rsid w:val="0081737D"/>
    <w:rsid w:val="008173CC"/>
    <w:rsid w:val="00820B50"/>
    <w:rsid w:val="008273EA"/>
    <w:rsid w:val="008322D4"/>
    <w:rsid w:val="008331B2"/>
    <w:rsid w:val="00833224"/>
    <w:rsid w:val="00834C70"/>
    <w:rsid w:val="00841F86"/>
    <w:rsid w:val="00842302"/>
    <w:rsid w:val="00842E4A"/>
    <w:rsid w:val="008431C4"/>
    <w:rsid w:val="00843808"/>
    <w:rsid w:val="008438FB"/>
    <w:rsid w:val="00844EB1"/>
    <w:rsid w:val="00845C7F"/>
    <w:rsid w:val="0084724D"/>
    <w:rsid w:val="008477E1"/>
    <w:rsid w:val="00852298"/>
    <w:rsid w:val="00853F9F"/>
    <w:rsid w:val="008568C2"/>
    <w:rsid w:val="008569D2"/>
    <w:rsid w:val="00856C8B"/>
    <w:rsid w:val="00861241"/>
    <w:rsid w:val="00862540"/>
    <w:rsid w:val="008641D2"/>
    <w:rsid w:val="00867040"/>
    <w:rsid w:val="0087368D"/>
    <w:rsid w:val="008744D7"/>
    <w:rsid w:val="00880DEB"/>
    <w:rsid w:val="00882E73"/>
    <w:rsid w:val="008850AA"/>
    <w:rsid w:val="00885A12"/>
    <w:rsid w:val="00891B41"/>
    <w:rsid w:val="008929D8"/>
    <w:rsid w:val="00894299"/>
    <w:rsid w:val="00894375"/>
    <w:rsid w:val="008979BD"/>
    <w:rsid w:val="008A15C7"/>
    <w:rsid w:val="008A51EE"/>
    <w:rsid w:val="008A5AA1"/>
    <w:rsid w:val="008A6EBA"/>
    <w:rsid w:val="008A6ECF"/>
    <w:rsid w:val="008A6FD7"/>
    <w:rsid w:val="008B3128"/>
    <w:rsid w:val="008B4A64"/>
    <w:rsid w:val="008B5EE0"/>
    <w:rsid w:val="008B67F0"/>
    <w:rsid w:val="008B7781"/>
    <w:rsid w:val="008C2E5E"/>
    <w:rsid w:val="008C3724"/>
    <w:rsid w:val="008C38D9"/>
    <w:rsid w:val="008C451F"/>
    <w:rsid w:val="008C69E1"/>
    <w:rsid w:val="008C6E12"/>
    <w:rsid w:val="008C7991"/>
    <w:rsid w:val="008C7F23"/>
    <w:rsid w:val="008D2AC5"/>
    <w:rsid w:val="008D42AB"/>
    <w:rsid w:val="008D6659"/>
    <w:rsid w:val="008D6F86"/>
    <w:rsid w:val="008D7784"/>
    <w:rsid w:val="008E0AAF"/>
    <w:rsid w:val="008F0ECF"/>
    <w:rsid w:val="008F1A54"/>
    <w:rsid w:val="008F38BF"/>
    <w:rsid w:val="008F7CFC"/>
    <w:rsid w:val="00900D5B"/>
    <w:rsid w:val="00902AD1"/>
    <w:rsid w:val="00903251"/>
    <w:rsid w:val="00903AEC"/>
    <w:rsid w:val="009044E4"/>
    <w:rsid w:val="009073B9"/>
    <w:rsid w:val="0090776C"/>
    <w:rsid w:val="009077C1"/>
    <w:rsid w:val="00907B79"/>
    <w:rsid w:val="00907E68"/>
    <w:rsid w:val="00910628"/>
    <w:rsid w:val="009138F7"/>
    <w:rsid w:val="009170CF"/>
    <w:rsid w:val="00917C07"/>
    <w:rsid w:val="00925A12"/>
    <w:rsid w:val="009301D3"/>
    <w:rsid w:val="009343E7"/>
    <w:rsid w:val="00934FF0"/>
    <w:rsid w:val="0093663F"/>
    <w:rsid w:val="0094197C"/>
    <w:rsid w:val="00943369"/>
    <w:rsid w:val="00944D75"/>
    <w:rsid w:val="00945884"/>
    <w:rsid w:val="009515E6"/>
    <w:rsid w:val="00952BE0"/>
    <w:rsid w:val="0095324E"/>
    <w:rsid w:val="009534B0"/>
    <w:rsid w:val="009549BE"/>
    <w:rsid w:val="00957CD4"/>
    <w:rsid w:val="009615E0"/>
    <w:rsid w:val="00964787"/>
    <w:rsid w:val="0096509E"/>
    <w:rsid w:val="009666BE"/>
    <w:rsid w:val="00966EDD"/>
    <w:rsid w:val="00966FB7"/>
    <w:rsid w:val="00967A0F"/>
    <w:rsid w:val="00972D54"/>
    <w:rsid w:val="009765CE"/>
    <w:rsid w:val="00977BA9"/>
    <w:rsid w:val="009805F5"/>
    <w:rsid w:val="00980B34"/>
    <w:rsid w:val="00980E8F"/>
    <w:rsid w:val="009816DD"/>
    <w:rsid w:val="00982725"/>
    <w:rsid w:val="0098510C"/>
    <w:rsid w:val="00985A1A"/>
    <w:rsid w:val="00986BF6"/>
    <w:rsid w:val="00990780"/>
    <w:rsid w:val="009913A7"/>
    <w:rsid w:val="009924CB"/>
    <w:rsid w:val="0099389A"/>
    <w:rsid w:val="00994B0D"/>
    <w:rsid w:val="00996708"/>
    <w:rsid w:val="00996E2C"/>
    <w:rsid w:val="00997E0F"/>
    <w:rsid w:val="009A4BB2"/>
    <w:rsid w:val="009A5147"/>
    <w:rsid w:val="009B2CA4"/>
    <w:rsid w:val="009B53DC"/>
    <w:rsid w:val="009B6439"/>
    <w:rsid w:val="009C3161"/>
    <w:rsid w:val="009C32AB"/>
    <w:rsid w:val="009C4969"/>
    <w:rsid w:val="009C6571"/>
    <w:rsid w:val="009C66B8"/>
    <w:rsid w:val="009C7C87"/>
    <w:rsid w:val="009C7E3D"/>
    <w:rsid w:val="009C7F71"/>
    <w:rsid w:val="009D0D7A"/>
    <w:rsid w:val="009D1614"/>
    <w:rsid w:val="009D1A24"/>
    <w:rsid w:val="009D5698"/>
    <w:rsid w:val="009E1254"/>
    <w:rsid w:val="009E6EA0"/>
    <w:rsid w:val="009F0376"/>
    <w:rsid w:val="009F1CFA"/>
    <w:rsid w:val="009F1F7F"/>
    <w:rsid w:val="009F380F"/>
    <w:rsid w:val="009F6E48"/>
    <w:rsid w:val="00A00F97"/>
    <w:rsid w:val="00A010F7"/>
    <w:rsid w:val="00A016B8"/>
    <w:rsid w:val="00A02799"/>
    <w:rsid w:val="00A075D4"/>
    <w:rsid w:val="00A10620"/>
    <w:rsid w:val="00A11A87"/>
    <w:rsid w:val="00A11CF6"/>
    <w:rsid w:val="00A12C25"/>
    <w:rsid w:val="00A13771"/>
    <w:rsid w:val="00A171E6"/>
    <w:rsid w:val="00A172EF"/>
    <w:rsid w:val="00A209D3"/>
    <w:rsid w:val="00A20D2A"/>
    <w:rsid w:val="00A233B0"/>
    <w:rsid w:val="00A23B2E"/>
    <w:rsid w:val="00A245D5"/>
    <w:rsid w:val="00A25606"/>
    <w:rsid w:val="00A3112B"/>
    <w:rsid w:val="00A31E2D"/>
    <w:rsid w:val="00A367D6"/>
    <w:rsid w:val="00A378F6"/>
    <w:rsid w:val="00A4067C"/>
    <w:rsid w:val="00A40FCE"/>
    <w:rsid w:val="00A4151B"/>
    <w:rsid w:val="00A44045"/>
    <w:rsid w:val="00A446AD"/>
    <w:rsid w:val="00A47306"/>
    <w:rsid w:val="00A534A3"/>
    <w:rsid w:val="00A56A1D"/>
    <w:rsid w:val="00A571F8"/>
    <w:rsid w:val="00A60118"/>
    <w:rsid w:val="00A60C66"/>
    <w:rsid w:val="00A6377A"/>
    <w:rsid w:val="00A64526"/>
    <w:rsid w:val="00A65547"/>
    <w:rsid w:val="00A65E36"/>
    <w:rsid w:val="00A67C4A"/>
    <w:rsid w:val="00A7204C"/>
    <w:rsid w:val="00A73257"/>
    <w:rsid w:val="00A7379C"/>
    <w:rsid w:val="00A823D6"/>
    <w:rsid w:val="00A82A2B"/>
    <w:rsid w:val="00A87DF2"/>
    <w:rsid w:val="00A87E92"/>
    <w:rsid w:val="00A90911"/>
    <w:rsid w:val="00A9336C"/>
    <w:rsid w:val="00A93AEE"/>
    <w:rsid w:val="00A9424F"/>
    <w:rsid w:val="00A96263"/>
    <w:rsid w:val="00AA2453"/>
    <w:rsid w:val="00AA2A44"/>
    <w:rsid w:val="00AA33B1"/>
    <w:rsid w:val="00AA3685"/>
    <w:rsid w:val="00AA5870"/>
    <w:rsid w:val="00AB110B"/>
    <w:rsid w:val="00AB383A"/>
    <w:rsid w:val="00AB5786"/>
    <w:rsid w:val="00AB5DF3"/>
    <w:rsid w:val="00AB72A9"/>
    <w:rsid w:val="00AB7719"/>
    <w:rsid w:val="00AC18EC"/>
    <w:rsid w:val="00AC27B3"/>
    <w:rsid w:val="00AC2DBC"/>
    <w:rsid w:val="00AC2FC5"/>
    <w:rsid w:val="00AC6BD1"/>
    <w:rsid w:val="00AD1F72"/>
    <w:rsid w:val="00AD268D"/>
    <w:rsid w:val="00AD413F"/>
    <w:rsid w:val="00AD762A"/>
    <w:rsid w:val="00AE3CF2"/>
    <w:rsid w:val="00AE4808"/>
    <w:rsid w:val="00AE4CD7"/>
    <w:rsid w:val="00AF0E97"/>
    <w:rsid w:val="00AF1D0E"/>
    <w:rsid w:val="00AF4D1B"/>
    <w:rsid w:val="00AF5C99"/>
    <w:rsid w:val="00AF6103"/>
    <w:rsid w:val="00B00956"/>
    <w:rsid w:val="00B018E6"/>
    <w:rsid w:val="00B0197A"/>
    <w:rsid w:val="00B0211F"/>
    <w:rsid w:val="00B029BA"/>
    <w:rsid w:val="00B036ED"/>
    <w:rsid w:val="00B038B3"/>
    <w:rsid w:val="00B0505F"/>
    <w:rsid w:val="00B05D31"/>
    <w:rsid w:val="00B06018"/>
    <w:rsid w:val="00B063C5"/>
    <w:rsid w:val="00B1200F"/>
    <w:rsid w:val="00B12C35"/>
    <w:rsid w:val="00B12D90"/>
    <w:rsid w:val="00B13B76"/>
    <w:rsid w:val="00B14307"/>
    <w:rsid w:val="00B1598B"/>
    <w:rsid w:val="00B2190C"/>
    <w:rsid w:val="00B22921"/>
    <w:rsid w:val="00B23744"/>
    <w:rsid w:val="00B2444E"/>
    <w:rsid w:val="00B25A64"/>
    <w:rsid w:val="00B25D47"/>
    <w:rsid w:val="00B261B0"/>
    <w:rsid w:val="00B304C3"/>
    <w:rsid w:val="00B33B32"/>
    <w:rsid w:val="00B341AF"/>
    <w:rsid w:val="00B344B0"/>
    <w:rsid w:val="00B41245"/>
    <w:rsid w:val="00B44D27"/>
    <w:rsid w:val="00B526C6"/>
    <w:rsid w:val="00B53158"/>
    <w:rsid w:val="00B5470D"/>
    <w:rsid w:val="00B56403"/>
    <w:rsid w:val="00B57389"/>
    <w:rsid w:val="00B63457"/>
    <w:rsid w:val="00B6594E"/>
    <w:rsid w:val="00B660EE"/>
    <w:rsid w:val="00B66409"/>
    <w:rsid w:val="00B67F2A"/>
    <w:rsid w:val="00B70F22"/>
    <w:rsid w:val="00B73FC3"/>
    <w:rsid w:val="00B767C0"/>
    <w:rsid w:val="00B77ABF"/>
    <w:rsid w:val="00B84A78"/>
    <w:rsid w:val="00B85BA7"/>
    <w:rsid w:val="00B85D17"/>
    <w:rsid w:val="00B9084E"/>
    <w:rsid w:val="00B933B5"/>
    <w:rsid w:val="00B94066"/>
    <w:rsid w:val="00B94BD8"/>
    <w:rsid w:val="00B95D8A"/>
    <w:rsid w:val="00B97977"/>
    <w:rsid w:val="00BA3CC2"/>
    <w:rsid w:val="00BA44C6"/>
    <w:rsid w:val="00BA44DE"/>
    <w:rsid w:val="00BA4614"/>
    <w:rsid w:val="00BA4994"/>
    <w:rsid w:val="00BA5544"/>
    <w:rsid w:val="00BA7912"/>
    <w:rsid w:val="00BB1A39"/>
    <w:rsid w:val="00BB1E45"/>
    <w:rsid w:val="00BB3DC7"/>
    <w:rsid w:val="00BB73A8"/>
    <w:rsid w:val="00BC02DD"/>
    <w:rsid w:val="00BC1E64"/>
    <w:rsid w:val="00BC2EB0"/>
    <w:rsid w:val="00BC7BB7"/>
    <w:rsid w:val="00BD367C"/>
    <w:rsid w:val="00BD404D"/>
    <w:rsid w:val="00BD5DFC"/>
    <w:rsid w:val="00BD72D2"/>
    <w:rsid w:val="00BE12CE"/>
    <w:rsid w:val="00BE41AD"/>
    <w:rsid w:val="00BE465F"/>
    <w:rsid w:val="00BF0994"/>
    <w:rsid w:val="00BF1450"/>
    <w:rsid w:val="00BF1E81"/>
    <w:rsid w:val="00BF23BC"/>
    <w:rsid w:val="00BF2A22"/>
    <w:rsid w:val="00BF42E6"/>
    <w:rsid w:val="00BF5D59"/>
    <w:rsid w:val="00BF7D57"/>
    <w:rsid w:val="00BF7F1E"/>
    <w:rsid w:val="00C00898"/>
    <w:rsid w:val="00C029FB"/>
    <w:rsid w:val="00C07E62"/>
    <w:rsid w:val="00C127E6"/>
    <w:rsid w:val="00C1284D"/>
    <w:rsid w:val="00C1381F"/>
    <w:rsid w:val="00C13B30"/>
    <w:rsid w:val="00C1498D"/>
    <w:rsid w:val="00C155FD"/>
    <w:rsid w:val="00C20698"/>
    <w:rsid w:val="00C2122D"/>
    <w:rsid w:val="00C247B5"/>
    <w:rsid w:val="00C27201"/>
    <w:rsid w:val="00C277B8"/>
    <w:rsid w:val="00C27F7E"/>
    <w:rsid w:val="00C31636"/>
    <w:rsid w:val="00C32FD4"/>
    <w:rsid w:val="00C33E49"/>
    <w:rsid w:val="00C373C9"/>
    <w:rsid w:val="00C411F6"/>
    <w:rsid w:val="00C422DA"/>
    <w:rsid w:val="00C43CDA"/>
    <w:rsid w:val="00C440F0"/>
    <w:rsid w:val="00C446E4"/>
    <w:rsid w:val="00C456B6"/>
    <w:rsid w:val="00C47D58"/>
    <w:rsid w:val="00C549F4"/>
    <w:rsid w:val="00C55C71"/>
    <w:rsid w:val="00C60F4B"/>
    <w:rsid w:val="00C6168B"/>
    <w:rsid w:val="00C63E46"/>
    <w:rsid w:val="00C6707D"/>
    <w:rsid w:val="00C67511"/>
    <w:rsid w:val="00C67FF8"/>
    <w:rsid w:val="00C70F89"/>
    <w:rsid w:val="00C71BEE"/>
    <w:rsid w:val="00C734EF"/>
    <w:rsid w:val="00C73641"/>
    <w:rsid w:val="00C739E4"/>
    <w:rsid w:val="00C7708B"/>
    <w:rsid w:val="00C81018"/>
    <w:rsid w:val="00C85588"/>
    <w:rsid w:val="00C91D98"/>
    <w:rsid w:val="00C95FAC"/>
    <w:rsid w:val="00C97C2A"/>
    <w:rsid w:val="00C97F87"/>
    <w:rsid w:val="00CA190B"/>
    <w:rsid w:val="00CA1A20"/>
    <w:rsid w:val="00CA3282"/>
    <w:rsid w:val="00CA367E"/>
    <w:rsid w:val="00CA6AB0"/>
    <w:rsid w:val="00CB0891"/>
    <w:rsid w:val="00CB3A70"/>
    <w:rsid w:val="00CB52E2"/>
    <w:rsid w:val="00CB5DE2"/>
    <w:rsid w:val="00CC1446"/>
    <w:rsid w:val="00CC3C8E"/>
    <w:rsid w:val="00CC4674"/>
    <w:rsid w:val="00CC6378"/>
    <w:rsid w:val="00CD00A8"/>
    <w:rsid w:val="00CD0B72"/>
    <w:rsid w:val="00CD15FE"/>
    <w:rsid w:val="00CD31B4"/>
    <w:rsid w:val="00CD39EA"/>
    <w:rsid w:val="00CD3F2F"/>
    <w:rsid w:val="00CD569C"/>
    <w:rsid w:val="00CD5C0A"/>
    <w:rsid w:val="00CD6FF4"/>
    <w:rsid w:val="00CE00F7"/>
    <w:rsid w:val="00CE58E4"/>
    <w:rsid w:val="00CE6190"/>
    <w:rsid w:val="00D04968"/>
    <w:rsid w:val="00D058C9"/>
    <w:rsid w:val="00D07B74"/>
    <w:rsid w:val="00D10C9E"/>
    <w:rsid w:val="00D124B1"/>
    <w:rsid w:val="00D12F4D"/>
    <w:rsid w:val="00D17F83"/>
    <w:rsid w:val="00D200ED"/>
    <w:rsid w:val="00D20A29"/>
    <w:rsid w:val="00D222D3"/>
    <w:rsid w:val="00D227E1"/>
    <w:rsid w:val="00D23708"/>
    <w:rsid w:val="00D25223"/>
    <w:rsid w:val="00D277F6"/>
    <w:rsid w:val="00D32A2E"/>
    <w:rsid w:val="00D35E3C"/>
    <w:rsid w:val="00D35F40"/>
    <w:rsid w:val="00D360AC"/>
    <w:rsid w:val="00D362B8"/>
    <w:rsid w:val="00D375F9"/>
    <w:rsid w:val="00D37829"/>
    <w:rsid w:val="00D37FCA"/>
    <w:rsid w:val="00D42E0A"/>
    <w:rsid w:val="00D4310C"/>
    <w:rsid w:val="00D43B10"/>
    <w:rsid w:val="00D4444C"/>
    <w:rsid w:val="00D47194"/>
    <w:rsid w:val="00D5256E"/>
    <w:rsid w:val="00D5465E"/>
    <w:rsid w:val="00D54BE3"/>
    <w:rsid w:val="00D60FAC"/>
    <w:rsid w:val="00D62E7B"/>
    <w:rsid w:val="00D64977"/>
    <w:rsid w:val="00D64B39"/>
    <w:rsid w:val="00D6540C"/>
    <w:rsid w:val="00D66584"/>
    <w:rsid w:val="00D73D49"/>
    <w:rsid w:val="00D764D6"/>
    <w:rsid w:val="00D77922"/>
    <w:rsid w:val="00D81FA8"/>
    <w:rsid w:val="00D831CD"/>
    <w:rsid w:val="00D8347A"/>
    <w:rsid w:val="00D90120"/>
    <w:rsid w:val="00D90CE7"/>
    <w:rsid w:val="00D91612"/>
    <w:rsid w:val="00D929E9"/>
    <w:rsid w:val="00D9349C"/>
    <w:rsid w:val="00D93A2D"/>
    <w:rsid w:val="00D96A1A"/>
    <w:rsid w:val="00DA0C2B"/>
    <w:rsid w:val="00DA217E"/>
    <w:rsid w:val="00DA3797"/>
    <w:rsid w:val="00DA3842"/>
    <w:rsid w:val="00DA4FBA"/>
    <w:rsid w:val="00DA5EDF"/>
    <w:rsid w:val="00DB2A7D"/>
    <w:rsid w:val="00DB4086"/>
    <w:rsid w:val="00DB5C7F"/>
    <w:rsid w:val="00DB7168"/>
    <w:rsid w:val="00DC3FA9"/>
    <w:rsid w:val="00DC4438"/>
    <w:rsid w:val="00DC5D9E"/>
    <w:rsid w:val="00DC627B"/>
    <w:rsid w:val="00DC653D"/>
    <w:rsid w:val="00DC6554"/>
    <w:rsid w:val="00DC758E"/>
    <w:rsid w:val="00DD2613"/>
    <w:rsid w:val="00DD3FC7"/>
    <w:rsid w:val="00DD5B50"/>
    <w:rsid w:val="00DD5C5C"/>
    <w:rsid w:val="00DD628B"/>
    <w:rsid w:val="00DE1105"/>
    <w:rsid w:val="00DE146F"/>
    <w:rsid w:val="00DE1D5C"/>
    <w:rsid w:val="00DE2F5B"/>
    <w:rsid w:val="00DE3A75"/>
    <w:rsid w:val="00DE48BD"/>
    <w:rsid w:val="00DE56B9"/>
    <w:rsid w:val="00DE597E"/>
    <w:rsid w:val="00DE7C36"/>
    <w:rsid w:val="00DE7D99"/>
    <w:rsid w:val="00DF07B8"/>
    <w:rsid w:val="00DF5010"/>
    <w:rsid w:val="00DF60BE"/>
    <w:rsid w:val="00DF6666"/>
    <w:rsid w:val="00DF666D"/>
    <w:rsid w:val="00DF6DCE"/>
    <w:rsid w:val="00DF7173"/>
    <w:rsid w:val="00DF7826"/>
    <w:rsid w:val="00E00150"/>
    <w:rsid w:val="00E00288"/>
    <w:rsid w:val="00E01AD9"/>
    <w:rsid w:val="00E032A9"/>
    <w:rsid w:val="00E05551"/>
    <w:rsid w:val="00E0599E"/>
    <w:rsid w:val="00E0648B"/>
    <w:rsid w:val="00E07BF0"/>
    <w:rsid w:val="00E07D86"/>
    <w:rsid w:val="00E07EB5"/>
    <w:rsid w:val="00E101E0"/>
    <w:rsid w:val="00E10A65"/>
    <w:rsid w:val="00E12441"/>
    <w:rsid w:val="00E16745"/>
    <w:rsid w:val="00E167D9"/>
    <w:rsid w:val="00E16B54"/>
    <w:rsid w:val="00E209BC"/>
    <w:rsid w:val="00E21F67"/>
    <w:rsid w:val="00E24457"/>
    <w:rsid w:val="00E31A76"/>
    <w:rsid w:val="00E33584"/>
    <w:rsid w:val="00E375DD"/>
    <w:rsid w:val="00E37B98"/>
    <w:rsid w:val="00E407A6"/>
    <w:rsid w:val="00E408DD"/>
    <w:rsid w:val="00E4384C"/>
    <w:rsid w:val="00E4404C"/>
    <w:rsid w:val="00E460AF"/>
    <w:rsid w:val="00E47DF5"/>
    <w:rsid w:val="00E5068B"/>
    <w:rsid w:val="00E50A8E"/>
    <w:rsid w:val="00E55AC0"/>
    <w:rsid w:val="00E562C4"/>
    <w:rsid w:val="00E60AAB"/>
    <w:rsid w:val="00E620B7"/>
    <w:rsid w:val="00E621B1"/>
    <w:rsid w:val="00E62551"/>
    <w:rsid w:val="00E63FC8"/>
    <w:rsid w:val="00E65ACD"/>
    <w:rsid w:val="00E70E40"/>
    <w:rsid w:val="00E7440C"/>
    <w:rsid w:val="00E75E88"/>
    <w:rsid w:val="00E7673F"/>
    <w:rsid w:val="00E80B44"/>
    <w:rsid w:val="00E834E8"/>
    <w:rsid w:val="00E83C2F"/>
    <w:rsid w:val="00E84F66"/>
    <w:rsid w:val="00E903D6"/>
    <w:rsid w:val="00E90E98"/>
    <w:rsid w:val="00E93A12"/>
    <w:rsid w:val="00EA28E3"/>
    <w:rsid w:val="00EA4902"/>
    <w:rsid w:val="00EA50F3"/>
    <w:rsid w:val="00EA6E64"/>
    <w:rsid w:val="00EB09AC"/>
    <w:rsid w:val="00EB148A"/>
    <w:rsid w:val="00EB284E"/>
    <w:rsid w:val="00EC1397"/>
    <w:rsid w:val="00EC2A5E"/>
    <w:rsid w:val="00EC47E2"/>
    <w:rsid w:val="00EC5055"/>
    <w:rsid w:val="00EC798C"/>
    <w:rsid w:val="00ED2263"/>
    <w:rsid w:val="00ED26C4"/>
    <w:rsid w:val="00ED3FE7"/>
    <w:rsid w:val="00EE0F52"/>
    <w:rsid w:val="00EE38A1"/>
    <w:rsid w:val="00EE4453"/>
    <w:rsid w:val="00EE65B5"/>
    <w:rsid w:val="00EF3DBB"/>
    <w:rsid w:val="00F0043C"/>
    <w:rsid w:val="00F014BF"/>
    <w:rsid w:val="00F04120"/>
    <w:rsid w:val="00F04969"/>
    <w:rsid w:val="00F05871"/>
    <w:rsid w:val="00F0612A"/>
    <w:rsid w:val="00F0617C"/>
    <w:rsid w:val="00F0644A"/>
    <w:rsid w:val="00F0786D"/>
    <w:rsid w:val="00F111D1"/>
    <w:rsid w:val="00F1228D"/>
    <w:rsid w:val="00F15362"/>
    <w:rsid w:val="00F20662"/>
    <w:rsid w:val="00F20F2A"/>
    <w:rsid w:val="00F230EF"/>
    <w:rsid w:val="00F2531A"/>
    <w:rsid w:val="00F255A4"/>
    <w:rsid w:val="00F26AAE"/>
    <w:rsid w:val="00F3095F"/>
    <w:rsid w:val="00F30A4E"/>
    <w:rsid w:val="00F32C9D"/>
    <w:rsid w:val="00F33718"/>
    <w:rsid w:val="00F33CAD"/>
    <w:rsid w:val="00F35486"/>
    <w:rsid w:val="00F40DA2"/>
    <w:rsid w:val="00F43500"/>
    <w:rsid w:val="00F44057"/>
    <w:rsid w:val="00F451A0"/>
    <w:rsid w:val="00F465C1"/>
    <w:rsid w:val="00F50C19"/>
    <w:rsid w:val="00F50F42"/>
    <w:rsid w:val="00F5464A"/>
    <w:rsid w:val="00F54A66"/>
    <w:rsid w:val="00F55309"/>
    <w:rsid w:val="00F5544E"/>
    <w:rsid w:val="00F560F2"/>
    <w:rsid w:val="00F613DB"/>
    <w:rsid w:val="00F6166D"/>
    <w:rsid w:val="00F61EFE"/>
    <w:rsid w:val="00F634B1"/>
    <w:rsid w:val="00F6450D"/>
    <w:rsid w:val="00F66940"/>
    <w:rsid w:val="00F6712A"/>
    <w:rsid w:val="00F67703"/>
    <w:rsid w:val="00F67717"/>
    <w:rsid w:val="00F720B6"/>
    <w:rsid w:val="00F73E9F"/>
    <w:rsid w:val="00F75FE7"/>
    <w:rsid w:val="00F7607F"/>
    <w:rsid w:val="00F77BED"/>
    <w:rsid w:val="00F80299"/>
    <w:rsid w:val="00F8079E"/>
    <w:rsid w:val="00F81178"/>
    <w:rsid w:val="00F8389F"/>
    <w:rsid w:val="00F83F8D"/>
    <w:rsid w:val="00F85BF2"/>
    <w:rsid w:val="00F87FE2"/>
    <w:rsid w:val="00F91A32"/>
    <w:rsid w:val="00F937FD"/>
    <w:rsid w:val="00F94FA8"/>
    <w:rsid w:val="00FA004B"/>
    <w:rsid w:val="00FA03BC"/>
    <w:rsid w:val="00FA3AB4"/>
    <w:rsid w:val="00FA4A33"/>
    <w:rsid w:val="00FA581B"/>
    <w:rsid w:val="00FA7D83"/>
    <w:rsid w:val="00FB5135"/>
    <w:rsid w:val="00FC1B3E"/>
    <w:rsid w:val="00FC1CAA"/>
    <w:rsid w:val="00FC2061"/>
    <w:rsid w:val="00FC26DE"/>
    <w:rsid w:val="00FC32AF"/>
    <w:rsid w:val="00FC46DF"/>
    <w:rsid w:val="00FC7872"/>
    <w:rsid w:val="00FC7F90"/>
    <w:rsid w:val="00FD19FF"/>
    <w:rsid w:val="00FD1C82"/>
    <w:rsid w:val="00FD1EF4"/>
    <w:rsid w:val="00FD204B"/>
    <w:rsid w:val="00FD4007"/>
    <w:rsid w:val="00FE2B09"/>
    <w:rsid w:val="00FE35CE"/>
    <w:rsid w:val="00FE5188"/>
    <w:rsid w:val="00FE5B64"/>
    <w:rsid w:val="00FE61D4"/>
    <w:rsid w:val="00FE64E8"/>
    <w:rsid w:val="00FE7035"/>
    <w:rsid w:val="00FF1A5A"/>
    <w:rsid w:val="00FF1C06"/>
    <w:rsid w:val="00FF4789"/>
    <w:rsid w:val="00FF5385"/>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2CAB3212-6740-4B9E-87B2-61514B30D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30302C"/>
    <w:pPr>
      <w:keepNext/>
      <w:keepLines/>
      <w:numPr>
        <w:numId w:val="3"/>
      </w:numPr>
      <w:spacing w:before="240" w:after="0"/>
      <w:outlineLvl w:val="0"/>
    </w:pPr>
    <w:rPr>
      <w:rFonts w:ascii="Arial" w:eastAsiaTheme="majorEastAsia" w:hAnsi="Arial" w:cstheme="majorBidi"/>
      <w:sz w:val="36"/>
      <w:szCs w:val="32"/>
    </w:rPr>
  </w:style>
  <w:style w:type="paragraph" w:styleId="berschrift2">
    <w:name w:val="heading 2"/>
    <w:basedOn w:val="Standard"/>
    <w:next w:val="Standard"/>
    <w:link w:val="berschrift2Zchn"/>
    <w:uiPriority w:val="9"/>
    <w:unhideWhenUsed/>
    <w:qFormat/>
    <w:rsid w:val="00D73D49"/>
    <w:pPr>
      <w:keepNext/>
      <w:keepLines/>
      <w:numPr>
        <w:ilvl w:val="1"/>
        <w:numId w:val="3"/>
      </w:numPr>
      <w:spacing w:before="40" w:after="0"/>
      <w:outlineLvl w:val="1"/>
    </w:pPr>
    <w:rPr>
      <w:rFonts w:ascii="Arial" w:eastAsiaTheme="majorEastAsia" w:hAnsi="Arial" w:cstheme="majorBidi"/>
      <w:sz w:val="26"/>
      <w:szCs w:val="26"/>
    </w:rPr>
  </w:style>
  <w:style w:type="paragraph" w:styleId="berschrift3">
    <w:name w:val="heading 3"/>
    <w:basedOn w:val="Standard"/>
    <w:next w:val="Standard"/>
    <w:link w:val="berschrift3Zchn"/>
    <w:uiPriority w:val="9"/>
    <w:unhideWhenUsed/>
    <w:qFormat/>
    <w:rsid w:val="00695CB1"/>
    <w:pPr>
      <w:keepNext/>
      <w:keepLines/>
      <w:numPr>
        <w:ilvl w:val="2"/>
        <w:numId w:val="3"/>
      </w:numPr>
      <w:spacing w:before="40" w:after="0"/>
      <w:outlineLvl w:val="2"/>
    </w:pPr>
    <w:rPr>
      <w:rFonts w:ascii="Arial" w:eastAsiaTheme="majorEastAsia" w:hAnsi="Arial" w:cstheme="majorBidi"/>
      <w:szCs w:val="24"/>
    </w:rPr>
  </w:style>
  <w:style w:type="paragraph" w:styleId="berschrift4">
    <w:name w:val="heading 4"/>
    <w:basedOn w:val="Standard"/>
    <w:next w:val="Standard"/>
    <w:link w:val="berschrift4Zchn"/>
    <w:uiPriority w:val="9"/>
    <w:unhideWhenUsed/>
    <w:qFormat/>
    <w:rsid w:val="003F7F89"/>
    <w:pPr>
      <w:keepNext/>
      <w:keepLines/>
      <w:spacing w:before="40" w:after="0"/>
      <w:outlineLvl w:val="3"/>
    </w:pPr>
    <w:rPr>
      <w:rFonts w:asciiTheme="majorHAnsi" w:eastAsiaTheme="majorEastAsia" w:hAnsiTheme="majorHAnsi"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0302C"/>
    <w:rPr>
      <w:rFonts w:ascii="Arial" w:eastAsiaTheme="majorEastAsia" w:hAnsi="Arial" w:cstheme="majorBidi"/>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D73D49"/>
    <w:rPr>
      <w:rFonts w:ascii="Arial" w:eastAsiaTheme="majorEastAsia" w:hAnsi="Arial" w:cstheme="majorBidi"/>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695CB1"/>
    <w:rPr>
      <w:rFonts w:ascii="Arial" w:eastAsiaTheme="majorEastAsia" w:hAnsi="Arial" w:cstheme="majorBidi"/>
      <w:sz w:val="24"/>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3F7F89"/>
    <w:rPr>
      <w:rFonts w:asciiTheme="majorHAnsi" w:eastAsiaTheme="majorEastAsia" w:hAnsiTheme="majorHAnsi" w:cstheme="majorBidi"/>
      <w:i/>
      <w:iCs/>
      <w:sz w:val="24"/>
      <w:u w:val="singl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ebastianraschka.com/blog/2018/model-evaluation-selection-part4.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microsoft.com/office/2011/relationships/people" Target="people.xml"/><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hyperlink" Target="file:///C:\Users\Manuel%20Dorer\Desktop\BA_win\schreiben\einleitung\einleitung_paper\ML_paper_generell.pdf"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hyperlink" Target="file:///C:\Users\Manuel%20Dorer\Desktop\BA_win\ProceedingsBCVI_v2_seite%20140.pdf" TargetMode="External"/><Relationship Id="rId37" Type="http://schemas.openxmlformats.org/officeDocument/2006/relationships/footer" Target="footer5.xml"/><Relationship Id="rId40"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hyperlink" Target="https://www.merckgroup.com/en/research/science-space/envisioning-tomorrow/precision-medicine/generativeai.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3.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5173A02-98AD-4DEC-954E-F4F4A52B16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260</Words>
  <Characters>52044</Characters>
  <Application>Microsoft Office Word</Application>
  <DocSecurity>0</DocSecurity>
  <Lines>433</Lines>
  <Paragraphs>1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317</cp:revision>
  <cp:lastPrinted>2021-02-26T19:29:00Z</cp:lastPrinted>
  <dcterms:created xsi:type="dcterms:W3CDTF">2021-02-27T13:25:00Z</dcterms:created>
  <dcterms:modified xsi:type="dcterms:W3CDTF">2021-03-04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